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1B59BEC" w14:textId="77777777" w:rsidR="00C83710" w:rsidRPr="000306F1" w:rsidRDefault="00C83710" w:rsidP="00C83710">
      <w:pPr>
        <w:adjustRightInd w:val="0"/>
        <w:snapToGrid w:val="0"/>
        <w:spacing w:line="480" w:lineRule="auto"/>
        <w:rPr>
          <w:b/>
          <w:bCs/>
          <w:color w:val="000000" w:themeColor="text1"/>
          <w:sz w:val="20"/>
          <w:szCs w:val="20"/>
        </w:rPr>
      </w:pPr>
      <w:r w:rsidRPr="000306F1">
        <w:rPr>
          <w:b/>
          <w:bCs/>
          <w:color w:val="000000" w:themeColor="text1"/>
          <w:sz w:val="20"/>
          <w:szCs w:val="20"/>
        </w:rPr>
        <w:t>Gene set enrichment analysis (GSEA)</w:t>
      </w:r>
    </w:p>
    <w:p w14:paraId="7F2B6E25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  <w:r w:rsidRPr="000306F1">
        <w:rPr>
          <w:bCs/>
          <w:color w:val="000000" w:themeColor="text1"/>
          <w:sz w:val="20"/>
          <w:szCs w:val="20"/>
        </w:rPr>
        <w:t xml:space="preserve">The GSEA software was downloaded from https://www.gsea-msigdb.org, and samples were divided into </w:t>
      </w:r>
      <w:r w:rsidRPr="000306F1">
        <w:rPr>
          <w:bCs/>
          <w:i/>
          <w:iCs/>
          <w:color w:val="000000" w:themeColor="text1"/>
          <w:sz w:val="20"/>
          <w:szCs w:val="20"/>
        </w:rPr>
        <w:t>TACSTD2</w:t>
      </w:r>
      <w:r w:rsidRPr="000306F1">
        <w:rPr>
          <w:bCs/>
          <w:color w:val="000000" w:themeColor="text1"/>
          <w:sz w:val="20"/>
          <w:szCs w:val="20"/>
        </w:rPr>
        <w:t xml:space="preserve">-high and </w:t>
      </w:r>
      <w:r w:rsidRPr="000306F1">
        <w:rPr>
          <w:bCs/>
          <w:i/>
          <w:iCs/>
          <w:color w:val="000000" w:themeColor="text1"/>
          <w:sz w:val="20"/>
          <w:szCs w:val="20"/>
        </w:rPr>
        <w:t>TACSTD2</w:t>
      </w:r>
      <w:r w:rsidRPr="000306F1">
        <w:rPr>
          <w:bCs/>
          <w:color w:val="000000" w:themeColor="text1"/>
          <w:sz w:val="20"/>
          <w:szCs w:val="20"/>
        </w:rPr>
        <w:t>-low groups. The gene sets of “h.all.v2024.1.\\</w:t>
      </w:r>
      <w:proofErr w:type="spellStart"/>
      <w:r w:rsidRPr="000306F1">
        <w:rPr>
          <w:bCs/>
          <w:color w:val="000000" w:themeColor="text1"/>
          <w:sz w:val="20"/>
          <w:szCs w:val="20"/>
        </w:rPr>
        <w:t>hs.symbols.gmt</w:t>
      </w:r>
      <w:proofErr w:type="spellEnd"/>
      <w:r w:rsidRPr="000306F1">
        <w:rPr>
          <w:bCs/>
          <w:color w:val="000000" w:themeColor="text1"/>
          <w:sz w:val="20"/>
          <w:szCs w:val="20"/>
        </w:rPr>
        <w:t xml:space="preserve">” were downloaded from the Molecular Signatures Database. The number of permutations was set at 1000. Normalized enrichment scores, the nominal </w:t>
      </w:r>
      <w:r w:rsidRPr="000306F1">
        <w:rPr>
          <w:bCs/>
          <w:i/>
          <w:iCs/>
          <w:color w:val="000000" w:themeColor="text1"/>
          <w:sz w:val="20"/>
          <w:szCs w:val="20"/>
        </w:rPr>
        <w:t xml:space="preserve">P </w:t>
      </w:r>
      <w:r w:rsidRPr="000306F1">
        <w:rPr>
          <w:bCs/>
          <w:color w:val="000000" w:themeColor="text1"/>
          <w:sz w:val="20"/>
          <w:szCs w:val="20"/>
        </w:rPr>
        <w:t xml:space="preserve">value (NOM </w:t>
      </w:r>
      <w:r w:rsidRPr="000306F1">
        <w:rPr>
          <w:bCs/>
          <w:i/>
          <w:iCs/>
          <w:color w:val="000000" w:themeColor="text1"/>
          <w:sz w:val="20"/>
          <w:szCs w:val="20"/>
        </w:rPr>
        <w:t xml:space="preserve">P </w:t>
      </w:r>
      <w:r w:rsidRPr="000306F1">
        <w:rPr>
          <w:bCs/>
          <w:color w:val="000000" w:themeColor="text1"/>
          <w:sz w:val="20"/>
          <w:szCs w:val="20"/>
        </w:rPr>
        <w:t xml:space="preserve">value), and false discovery rate (FDR) Q value were acquired. NOM </w:t>
      </w:r>
      <w:r w:rsidRPr="000306F1">
        <w:rPr>
          <w:bCs/>
          <w:i/>
          <w:iCs/>
          <w:color w:val="000000" w:themeColor="text1"/>
          <w:sz w:val="20"/>
          <w:szCs w:val="20"/>
        </w:rPr>
        <w:t>P</w:t>
      </w:r>
      <w:r w:rsidRPr="000306F1">
        <w:rPr>
          <w:bCs/>
          <w:color w:val="000000" w:themeColor="text1"/>
          <w:sz w:val="20"/>
          <w:szCs w:val="20"/>
        </w:rPr>
        <w:t>&lt;0.05 and FDR Q&lt;0.25 were considered to indicate significant enrichment.</w:t>
      </w:r>
    </w:p>
    <w:p w14:paraId="402D713C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</w:p>
    <w:p w14:paraId="2A5DE4F0" w14:textId="77777777" w:rsidR="00C83710" w:rsidRPr="000306F1" w:rsidRDefault="00C83710" w:rsidP="00C83710">
      <w:pPr>
        <w:adjustRightInd w:val="0"/>
        <w:snapToGrid w:val="0"/>
        <w:spacing w:line="480" w:lineRule="auto"/>
        <w:rPr>
          <w:b/>
          <w:color w:val="000000" w:themeColor="text1"/>
          <w:sz w:val="20"/>
          <w:szCs w:val="20"/>
        </w:rPr>
      </w:pPr>
      <w:proofErr w:type="spellStart"/>
      <w:r w:rsidRPr="000306F1">
        <w:rPr>
          <w:rFonts w:hint="eastAsia"/>
          <w:b/>
          <w:color w:val="000000" w:themeColor="text1"/>
          <w:sz w:val="20"/>
          <w:szCs w:val="20"/>
        </w:rPr>
        <w:t>Oncoplot</w:t>
      </w:r>
      <w:proofErr w:type="spellEnd"/>
      <w:r w:rsidRPr="000306F1">
        <w:rPr>
          <w:rFonts w:hint="eastAsia"/>
          <w:b/>
          <w:color w:val="000000" w:themeColor="text1"/>
          <w:sz w:val="20"/>
          <w:szCs w:val="20"/>
        </w:rPr>
        <w:t xml:space="preserve"> analysis</w:t>
      </w:r>
    </w:p>
    <w:p w14:paraId="6F24925E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  <w:r>
        <w:rPr>
          <w:rFonts w:hint="eastAsia"/>
          <w:bCs/>
          <w:color w:val="000000" w:themeColor="text1"/>
          <w:sz w:val="20"/>
          <w:szCs w:val="20"/>
        </w:rPr>
        <w:t xml:space="preserve">An </w:t>
      </w:r>
      <w:proofErr w:type="spellStart"/>
      <w:r w:rsidRPr="000306F1">
        <w:rPr>
          <w:bCs/>
          <w:color w:val="000000" w:themeColor="text1"/>
          <w:sz w:val="20"/>
          <w:szCs w:val="20"/>
        </w:rPr>
        <w:t>oncoplot</w:t>
      </w:r>
      <w:proofErr w:type="spellEnd"/>
      <w:r w:rsidRPr="000306F1">
        <w:rPr>
          <w:bCs/>
          <w:color w:val="000000" w:themeColor="text1"/>
          <w:sz w:val="20"/>
          <w:szCs w:val="20"/>
        </w:rPr>
        <w:t xml:space="preserve"> was generated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 from </w:t>
      </w:r>
      <w:r>
        <w:rPr>
          <w:rFonts w:hint="eastAsia"/>
          <w:bCs/>
          <w:color w:val="000000" w:themeColor="text1"/>
          <w:sz w:val="20"/>
          <w:szCs w:val="20"/>
        </w:rPr>
        <w:t xml:space="preserve">the 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gene mutation dataset </w:t>
      </w:r>
      <w:r>
        <w:rPr>
          <w:rFonts w:hint="eastAsia"/>
          <w:bCs/>
          <w:color w:val="000000" w:themeColor="text1"/>
          <w:sz w:val="20"/>
          <w:szCs w:val="20"/>
        </w:rPr>
        <w:t xml:space="preserve">of </w:t>
      </w:r>
      <w:r w:rsidRPr="000306F1">
        <w:rPr>
          <w:bCs/>
          <w:color w:val="000000" w:themeColor="text1"/>
          <w:sz w:val="20"/>
          <w:szCs w:val="20"/>
        </w:rPr>
        <w:t>Fujii et al.</w:t>
      </w:r>
      <w:r>
        <w:rPr>
          <w:rFonts w:hint="eastAsia"/>
          <w:bCs/>
          <w:color w:val="000000" w:themeColor="text1"/>
          <w:sz w:val="20"/>
          <w:szCs w:val="20"/>
        </w:rPr>
        <w:t xml:space="preserve"> </w:t>
      </w:r>
      <w:r w:rsidRPr="000306F1">
        <w:rPr>
          <w:bCs/>
          <w:color w:val="000000" w:themeColor="text1"/>
          <w:sz w:val="20"/>
          <w:szCs w:val="20"/>
        </w:rPr>
        <w:fldChar w:fldCharType="begin">
          <w:fldData xml:space="preserve">PEVuZE5vdGU+PENpdGU+PEF1dGhvcj5GdWppaTwvQXV0aG9yPjxZZWFyPjIwMjE8L1llYXI+PElE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</w:fldData>
        </w:fldChar>
      </w:r>
      <w:r>
        <w:rPr>
          <w:bCs/>
          <w:color w:val="000000" w:themeColor="text1"/>
          <w:sz w:val="20"/>
          <w:szCs w:val="20"/>
        </w:rPr>
        <w:instrText xml:space="preserve"> ADDIN EN.CITE </w:instrText>
      </w:r>
      <w:r>
        <w:rPr>
          <w:bCs/>
          <w:color w:val="000000" w:themeColor="text1"/>
          <w:sz w:val="20"/>
          <w:szCs w:val="20"/>
        </w:rPr>
        <w:fldChar w:fldCharType="begin">
          <w:fldData xml:space="preserve">PEVuZE5vdGU+PENpdGU+PEF1dGhvcj5GdWppaTwvQXV0aG9yPjxZZWFyPjIwMjE8L1llYXI+PElE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</w:fldData>
        </w:fldChar>
      </w:r>
      <w:r>
        <w:rPr>
          <w:bCs/>
          <w:color w:val="000000" w:themeColor="text1"/>
          <w:sz w:val="20"/>
          <w:szCs w:val="20"/>
        </w:rPr>
        <w:instrText xml:space="preserve"> ADDIN EN.CITE.DATA </w:instrText>
      </w:r>
      <w:r>
        <w:rPr>
          <w:bCs/>
          <w:color w:val="000000" w:themeColor="text1"/>
          <w:sz w:val="20"/>
          <w:szCs w:val="20"/>
        </w:rPr>
      </w:r>
      <w:r>
        <w:rPr>
          <w:bCs/>
          <w:color w:val="000000" w:themeColor="text1"/>
          <w:sz w:val="20"/>
          <w:szCs w:val="20"/>
        </w:rPr>
        <w:fldChar w:fldCharType="end"/>
      </w:r>
      <w:r w:rsidRPr="000306F1">
        <w:rPr>
          <w:bCs/>
          <w:color w:val="000000" w:themeColor="text1"/>
          <w:sz w:val="20"/>
          <w:szCs w:val="20"/>
        </w:rPr>
        <w:fldChar w:fldCharType="separate"/>
      </w:r>
      <w:r>
        <w:rPr>
          <w:bCs/>
          <w:noProof/>
          <w:color w:val="000000" w:themeColor="text1"/>
          <w:sz w:val="20"/>
          <w:szCs w:val="20"/>
        </w:rPr>
        <w:t>[22]</w:t>
      </w:r>
      <w:r w:rsidRPr="000306F1">
        <w:rPr>
          <w:bCs/>
          <w:color w:val="000000" w:themeColor="text1"/>
          <w:sz w:val="20"/>
          <w:szCs w:val="20"/>
        </w:rPr>
        <w:fldChar w:fldCharType="end"/>
      </w:r>
      <w:r w:rsidRPr="000306F1">
        <w:rPr>
          <w:rFonts w:hint="eastAsia"/>
          <w:bCs/>
          <w:color w:val="000000" w:themeColor="text1"/>
          <w:sz w:val="20"/>
          <w:szCs w:val="20"/>
        </w:rPr>
        <w:t>,</w:t>
      </w:r>
      <w:r w:rsidRPr="000306F1">
        <w:rPr>
          <w:bCs/>
          <w:color w:val="000000" w:themeColor="text1"/>
          <w:sz w:val="20"/>
          <w:szCs w:val="20"/>
        </w:rPr>
        <w:t xml:space="preserve"> using Python </w:t>
      </w:r>
      <w:r w:rsidRPr="000306F1">
        <w:rPr>
          <w:rFonts w:hint="eastAsia"/>
          <w:bCs/>
          <w:color w:val="000000" w:themeColor="text1"/>
          <w:sz w:val="20"/>
          <w:szCs w:val="20"/>
        </w:rPr>
        <w:t>3.0</w:t>
      </w:r>
      <w:r w:rsidRPr="000306F1">
        <w:rPr>
          <w:bCs/>
          <w:color w:val="000000" w:themeColor="text1"/>
          <w:sz w:val="20"/>
          <w:szCs w:val="20"/>
        </w:rPr>
        <w:t xml:space="preserve"> in </w:t>
      </w:r>
      <w:proofErr w:type="spellStart"/>
      <w:r w:rsidRPr="000306F1">
        <w:rPr>
          <w:bCs/>
          <w:color w:val="000000" w:themeColor="text1"/>
          <w:sz w:val="20"/>
          <w:szCs w:val="20"/>
        </w:rPr>
        <w:t>Jupyter</w:t>
      </w:r>
      <w:proofErr w:type="spellEnd"/>
      <w:r w:rsidRPr="000306F1">
        <w:rPr>
          <w:bCs/>
          <w:color w:val="000000" w:themeColor="text1"/>
          <w:sz w:val="20"/>
          <w:szCs w:val="20"/>
        </w:rPr>
        <w:t xml:space="preserve"> Notebook (</w:t>
      </w:r>
      <w:r>
        <w:rPr>
          <w:rFonts w:hint="eastAsia"/>
          <w:bCs/>
          <w:color w:val="000000" w:themeColor="text1"/>
          <w:sz w:val="20"/>
          <w:szCs w:val="20"/>
        </w:rPr>
        <w:t>ver.</w:t>
      </w:r>
      <w:r w:rsidRPr="000306F1">
        <w:rPr>
          <w:bCs/>
          <w:color w:val="000000" w:themeColor="text1"/>
          <w:sz w:val="20"/>
          <w:szCs w:val="20"/>
        </w:rPr>
        <w:t xml:space="preserve"> 6.3.0), an interactive computational environment.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 </w:t>
      </w:r>
      <w:r w:rsidRPr="000306F1">
        <w:rPr>
          <w:bCs/>
          <w:color w:val="000000" w:themeColor="text1"/>
          <w:sz w:val="20"/>
          <w:szCs w:val="20"/>
        </w:rPr>
        <w:t>The scripts were described previously</w:t>
      </w:r>
      <w:r>
        <w:rPr>
          <w:bCs/>
          <w:color w:val="000000" w:themeColor="text1"/>
          <w:sz w:val="20"/>
          <w:szCs w:val="20"/>
        </w:rPr>
        <w:t> </w:t>
      </w:r>
      <w:r w:rsidRPr="000306F1">
        <w:rPr>
          <w:bCs/>
          <w:color w:val="000000" w:themeColor="text1"/>
          <w:sz w:val="20"/>
          <w:szCs w:val="20"/>
        </w:rPr>
        <w:t>[</w:t>
      </w:r>
      <w:r w:rsidRPr="000306F1">
        <w:rPr>
          <w:rFonts w:hint="eastAsia"/>
          <w:bCs/>
          <w:color w:val="000000" w:themeColor="text1"/>
          <w:sz w:val="20"/>
          <w:szCs w:val="20"/>
        </w:rPr>
        <w:t>24</w:t>
      </w:r>
      <w:r w:rsidRPr="000306F1">
        <w:rPr>
          <w:bCs/>
          <w:color w:val="000000" w:themeColor="text1"/>
          <w:sz w:val="20"/>
          <w:szCs w:val="20"/>
        </w:rPr>
        <w:t>].</w:t>
      </w:r>
    </w:p>
    <w:p w14:paraId="69100F6A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</w:p>
    <w:p w14:paraId="282C4BAC" w14:textId="77777777" w:rsidR="00C83710" w:rsidRPr="000306F1" w:rsidRDefault="00C83710" w:rsidP="00C83710">
      <w:pPr>
        <w:adjustRightInd w:val="0"/>
        <w:snapToGrid w:val="0"/>
        <w:spacing w:line="480" w:lineRule="auto"/>
        <w:rPr>
          <w:b/>
          <w:bCs/>
          <w:color w:val="000000" w:themeColor="text1"/>
          <w:sz w:val="20"/>
          <w:szCs w:val="20"/>
        </w:rPr>
      </w:pPr>
      <w:r w:rsidRPr="000306F1">
        <w:rPr>
          <w:b/>
          <w:bCs/>
          <w:color w:val="000000" w:themeColor="text1"/>
          <w:sz w:val="20"/>
          <w:szCs w:val="20"/>
        </w:rPr>
        <w:t xml:space="preserve">Protein‒protein interaction </w:t>
      </w:r>
      <w:r w:rsidRPr="000872AD">
        <w:rPr>
          <w:b/>
          <w:bCs/>
          <w:color w:val="000000" w:themeColor="text1"/>
          <w:sz w:val="20"/>
          <w:szCs w:val="20"/>
        </w:rPr>
        <w:t>(PPI)</w:t>
      </w:r>
      <w:r w:rsidRPr="000306F1">
        <w:rPr>
          <w:b/>
          <w:bCs/>
          <w:color w:val="000000" w:themeColor="text1"/>
          <w:sz w:val="20"/>
          <w:szCs w:val="20"/>
        </w:rPr>
        <w:t xml:space="preserve"> network analysis</w:t>
      </w:r>
    </w:p>
    <w:p w14:paraId="465FCA1E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  <w:r w:rsidRPr="000306F1">
        <w:rPr>
          <w:bCs/>
          <w:color w:val="000000" w:themeColor="text1"/>
          <w:sz w:val="20"/>
          <w:szCs w:val="20"/>
        </w:rPr>
        <w:t xml:space="preserve">The Search Tool for the Retrieval of Interacting Genes (https://string-db.org/) was used to construct a PPI network between </w:t>
      </w:r>
      <w:r w:rsidRPr="000306F1">
        <w:rPr>
          <w:bCs/>
          <w:i/>
          <w:iCs/>
          <w:color w:val="000000" w:themeColor="text1"/>
          <w:sz w:val="20"/>
          <w:szCs w:val="20"/>
        </w:rPr>
        <w:t>TACSTD2</w:t>
      </w:r>
      <w:r w:rsidRPr="000306F1">
        <w:rPr>
          <w:bCs/>
          <w:color w:val="000000" w:themeColor="text1"/>
          <w:sz w:val="20"/>
          <w:szCs w:val="20"/>
        </w:rPr>
        <w:t xml:space="preserve"> and related proteins. The minimum required interaction score was set to </w:t>
      </w:r>
      <w:r w:rsidRPr="000306F1">
        <w:rPr>
          <w:rFonts w:hint="eastAsia"/>
          <w:bCs/>
          <w:color w:val="000000" w:themeColor="text1"/>
          <w:sz w:val="20"/>
          <w:szCs w:val="20"/>
        </w:rPr>
        <w:t>median</w:t>
      </w:r>
      <w:r w:rsidRPr="000306F1">
        <w:rPr>
          <w:bCs/>
          <w:color w:val="000000" w:themeColor="text1"/>
          <w:sz w:val="20"/>
          <w:szCs w:val="20"/>
        </w:rPr>
        <w:t xml:space="preserve"> confidence values (0.</w:t>
      </w:r>
      <w:r w:rsidRPr="000306F1">
        <w:rPr>
          <w:rFonts w:hint="eastAsia"/>
          <w:bCs/>
          <w:color w:val="000000" w:themeColor="text1"/>
          <w:sz w:val="20"/>
          <w:szCs w:val="20"/>
        </w:rPr>
        <w:t>4</w:t>
      </w:r>
      <w:r w:rsidRPr="000306F1">
        <w:rPr>
          <w:bCs/>
          <w:color w:val="000000" w:themeColor="text1"/>
          <w:sz w:val="20"/>
          <w:szCs w:val="20"/>
        </w:rPr>
        <w:t>00).</w:t>
      </w:r>
    </w:p>
    <w:p w14:paraId="63D9C96C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</w:p>
    <w:p w14:paraId="35111CFC" w14:textId="77777777" w:rsidR="00C83710" w:rsidRPr="000306F1" w:rsidRDefault="00C83710" w:rsidP="00C83710">
      <w:pPr>
        <w:adjustRightInd w:val="0"/>
        <w:snapToGrid w:val="0"/>
        <w:spacing w:line="480" w:lineRule="auto"/>
        <w:rPr>
          <w:b/>
          <w:bCs/>
          <w:color w:val="000000" w:themeColor="text1"/>
          <w:sz w:val="20"/>
          <w:szCs w:val="20"/>
        </w:rPr>
      </w:pPr>
      <w:r w:rsidRPr="000306F1">
        <w:rPr>
          <w:b/>
          <w:bCs/>
          <w:color w:val="000000" w:themeColor="text1"/>
          <w:sz w:val="20"/>
          <w:szCs w:val="20"/>
        </w:rPr>
        <w:t>Screening of differentially expressed genes (DEGs)</w:t>
      </w:r>
    </w:p>
    <w:p w14:paraId="6C91C6D6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  <w:bookmarkStart w:id="0" w:name="_Hlk195172963"/>
      <w:r w:rsidRPr="000306F1">
        <w:rPr>
          <w:bCs/>
          <w:color w:val="000000" w:themeColor="text1"/>
          <w:sz w:val="20"/>
          <w:szCs w:val="20"/>
        </w:rPr>
        <w:t xml:space="preserve">According to the RNA-seq database, we divided patients into </w:t>
      </w:r>
      <w:r w:rsidRPr="000306F1">
        <w:rPr>
          <w:bCs/>
          <w:i/>
          <w:iCs/>
          <w:color w:val="000000" w:themeColor="text1"/>
          <w:sz w:val="20"/>
          <w:szCs w:val="20"/>
        </w:rPr>
        <w:t>TACSTD2</w:t>
      </w:r>
      <w:r w:rsidRPr="000306F1">
        <w:rPr>
          <w:bCs/>
          <w:color w:val="000000" w:themeColor="text1"/>
          <w:sz w:val="20"/>
          <w:szCs w:val="20"/>
        </w:rPr>
        <w:t xml:space="preserve">-high and </w:t>
      </w:r>
      <w:r w:rsidRPr="000306F1">
        <w:rPr>
          <w:bCs/>
          <w:i/>
          <w:iCs/>
          <w:color w:val="000000" w:themeColor="text1"/>
          <w:sz w:val="20"/>
          <w:szCs w:val="20"/>
        </w:rPr>
        <w:t>TACSTD2</w:t>
      </w:r>
      <w:r w:rsidRPr="000306F1">
        <w:rPr>
          <w:bCs/>
          <w:color w:val="000000" w:themeColor="text1"/>
          <w:sz w:val="20"/>
          <w:szCs w:val="20"/>
        </w:rPr>
        <w:t xml:space="preserve">-low groups, and DEGs were screened via a volcano plot. The threshold was a 2-fold change, and adjusted </w:t>
      </w:r>
      <w:r w:rsidRPr="000306F1">
        <w:rPr>
          <w:bCs/>
          <w:i/>
          <w:iCs/>
          <w:color w:val="000000" w:themeColor="text1"/>
          <w:sz w:val="20"/>
          <w:szCs w:val="20"/>
        </w:rPr>
        <w:t>P</w:t>
      </w:r>
      <w:r w:rsidRPr="000306F1">
        <w:rPr>
          <w:bCs/>
          <w:color w:val="000000" w:themeColor="text1"/>
          <w:sz w:val="20"/>
          <w:szCs w:val="20"/>
        </w:rPr>
        <w:t xml:space="preserve">&lt;0.05. The volcano map, </w:t>
      </w:r>
      <w:r>
        <w:rPr>
          <w:rFonts w:hint="eastAsia"/>
          <w:bCs/>
          <w:color w:val="000000" w:themeColor="text1"/>
          <w:sz w:val="20"/>
          <w:szCs w:val="20"/>
        </w:rPr>
        <w:t>u</w:t>
      </w:r>
      <w:r w:rsidRPr="000306F1">
        <w:rPr>
          <w:bCs/>
          <w:color w:val="000000" w:themeColor="text1"/>
          <w:sz w:val="20"/>
          <w:szCs w:val="20"/>
        </w:rPr>
        <w:t>niform manifold approximation and projection (UMAP)</w:t>
      </w:r>
      <w:r>
        <w:rPr>
          <w:rFonts w:hint="eastAsia"/>
          <w:bCs/>
          <w:color w:val="000000" w:themeColor="text1"/>
          <w:sz w:val="20"/>
          <w:szCs w:val="20"/>
        </w:rPr>
        <w:t xml:space="preserve">, </w:t>
      </w:r>
      <w:r w:rsidRPr="000306F1">
        <w:rPr>
          <w:bCs/>
          <w:color w:val="000000" w:themeColor="text1"/>
          <w:sz w:val="20"/>
          <w:szCs w:val="20"/>
        </w:rPr>
        <w:t xml:space="preserve">and </w:t>
      </w:r>
      <w:r w:rsidRPr="00187C9B">
        <w:rPr>
          <w:bCs/>
          <w:color w:val="000000" w:themeColor="text1"/>
          <w:sz w:val="20"/>
          <w:szCs w:val="20"/>
        </w:rPr>
        <w:t xml:space="preserve">t‑distributed Stochastic Neighbor Embedding </w:t>
      </w:r>
      <w:r>
        <w:rPr>
          <w:rFonts w:hint="eastAsia"/>
          <w:bCs/>
          <w:color w:val="000000" w:themeColor="text1"/>
          <w:sz w:val="20"/>
          <w:szCs w:val="20"/>
        </w:rPr>
        <w:t>(</w:t>
      </w:r>
      <w:r w:rsidRPr="000306F1">
        <w:rPr>
          <w:rFonts w:hint="eastAsia"/>
          <w:bCs/>
          <w:color w:val="000000" w:themeColor="text1"/>
          <w:sz w:val="20"/>
          <w:szCs w:val="20"/>
        </w:rPr>
        <w:t>t-SNE</w:t>
      </w:r>
      <w:r>
        <w:rPr>
          <w:rFonts w:hint="eastAsia"/>
          <w:bCs/>
          <w:color w:val="000000" w:themeColor="text1"/>
          <w:sz w:val="20"/>
          <w:szCs w:val="20"/>
        </w:rPr>
        <w:t>)</w:t>
      </w:r>
      <w:r w:rsidRPr="000306F1">
        <w:rPr>
          <w:bCs/>
          <w:color w:val="000000" w:themeColor="text1"/>
          <w:sz w:val="20"/>
          <w:szCs w:val="20"/>
        </w:rPr>
        <w:t xml:space="preserve"> of DEGs were constructed by installing Python 3.0 on </w:t>
      </w:r>
      <w:proofErr w:type="spellStart"/>
      <w:r w:rsidRPr="000306F1">
        <w:rPr>
          <w:bCs/>
          <w:color w:val="000000" w:themeColor="text1"/>
          <w:sz w:val="20"/>
          <w:szCs w:val="20"/>
        </w:rPr>
        <w:t>Jupyter</w:t>
      </w:r>
      <w:proofErr w:type="spellEnd"/>
      <w:r w:rsidRPr="000306F1">
        <w:rPr>
          <w:bCs/>
          <w:color w:val="000000" w:themeColor="text1"/>
          <w:sz w:val="20"/>
          <w:szCs w:val="20"/>
        </w:rPr>
        <w:t xml:space="preserve"> Notebook. The scripts </w:t>
      </w:r>
      <w:bookmarkEnd w:id="0"/>
      <w:r w:rsidRPr="000306F1">
        <w:rPr>
          <w:bCs/>
          <w:color w:val="000000" w:themeColor="text1"/>
          <w:sz w:val="20"/>
          <w:szCs w:val="20"/>
        </w:rPr>
        <w:t>were described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 </w:t>
      </w:r>
      <w:r w:rsidRPr="000306F1">
        <w:rPr>
          <w:bCs/>
          <w:color w:val="000000" w:themeColor="text1"/>
          <w:sz w:val="20"/>
          <w:szCs w:val="20"/>
        </w:rPr>
        <w:t>previously</w:t>
      </w:r>
      <w:r>
        <w:rPr>
          <w:rFonts w:hint="eastAsia"/>
          <w:bCs/>
          <w:color w:val="000000" w:themeColor="text1"/>
          <w:sz w:val="20"/>
          <w:szCs w:val="20"/>
        </w:rPr>
        <w:t xml:space="preserve"> </w:t>
      </w:r>
      <w:r w:rsidRPr="000306F1">
        <w:rPr>
          <w:bCs/>
          <w:color w:val="000000" w:themeColor="text1"/>
          <w:sz w:val="20"/>
          <w:szCs w:val="20"/>
        </w:rPr>
        <w:fldChar w:fldCharType="begin">
          <w:fldData xml:space="preserve">PEVuZE5vdGU+PENpdGU+PEF1dGhvcj5Lb2JheWFzaGk8L0F1dGhvcj48WWVhcj4yMDI1PC9ZZWFy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</w:fldData>
        </w:fldChar>
      </w:r>
      <w:r>
        <w:rPr>
          <w:bCs/>
          <w:color w:val="000000" w:themeColor="text1"/>
          <w:sz w:val="20"/>
          <w:szCs w:val="20"/>
        </w:rPr>
        <w:instrText xml:space="preserve"> ADDIN EN.CITE </w:instrText>
      </w:r>
      <w:r>
        <w:rPr>
          <w:bCs/>
          <w:color w:val="000000" w:themeColor="text1"/>
          <w:sz w:val="20"/>
          <w:szCs w:val="20"/>
        </w:rPr>
        <w:fldChar w:fldCharType="begin">
          <w:fldData xml:space="preserve">PEVuZE5vdGU+PENpdGU+PEF1dGhvcj5Lb2JheWFzaGk8L0F1dGhvcj48WWVhcj4yMDI1PC9ZZWFy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</w:fldData>
        </w:fldChar>
      </w:r>
      <w:r>
        <w:rPr>
          <w:bCs/>
          <w:color w:val="000000" w:themeColor="text1"/>
          <w:sz w:val="20"/>
          <w:szCs w:val="20"/>
        </w:rPr>
        <w:instrText xml:space="preserve"> ADDIN EN.CITE.DATA </w:instrText>
      </w:r>
      <w:r>
        <w:rPr>
          <w:bCs/>
          <w:color w:val="000000" w:themeColor="text1"/>
          <w:sz w:val="20"/>
          <w:szCs w:val="20"/>
        </w:rPr>
      </w:r>
      <w:r>
        <w:rPr>
          <w:bCs/>
          <w:color w:val="000000" w:themeColor="text1"/>
          <w:sz w:val="20"/>
          <w:szCs w:val="20"/>
        </w:rPr>
        <w:fldChar w:fldCharType="end"/>
      </w:r>
      <w:r w:rsidRPr="000306F1">
        <w:rPr>
          <w:bCs/>
          <w:color w:val="000000" w:themeColor="text1"/>
          <w:sz w:val="20"/>
          <w:szCs w:val="20"/>
        </w:rPr>
        <w:fldChar w:fldCharType="separate"/>
      </w:r>
      <w:r>
        <w:rPr>
          <w:bCs/>
          <w:noProof/>
          <w:color w:val="000000" w:themeColor="text1"/>
          <w:sz w:val="20"/>
          <w:szCs w:val="20"/>
        </w:rPr>
        <w:t>[24]</w:t>
      </w:r>
      <w:r w:rsidRPr="000306F1">
        <w:rPr>
          <w:bCs/>
          <w:color w:val="000000" w:themeColor="text1"/>
          <w:sz w:val="20"/>
          <w:szCs w:val="20"/>
        </w:rPr>
        <w:fldChar w:fldCharType="end"/>
      </w:r>
      <w:r w:rsidRPr="000306F1">
        <w:rPr>
          <w:bCs/>
          <w:color w:val="000000" w:themeColor="text1"/>
          <w:sz w:val="20"/>
          <w:szCs w:val="20"/>
        </w:rPr>
        <w:t>.</w:t>
      </w:r>
    </w:p>
    <w:p w14:paraId="2F85F109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</w:p>
    <w:p w14:paraId="407CB252" w14:textId="77777777" w:rsidR="00C83710" w:rsidRPr="000306F1" w:rsidRDefault="00C83710" w:rsidP="00C83710">
      <w:pPr>
        <w:adjustRightInd w:val="0"/>
        <w:snapToGrid w:val="0"/>
        <w:spacing w:line="480" w:lineRule="auto"/>
        <w:rPr>
          <w:b/>
          <w:bCs/>
          <w:color w:val="000000" w:themeColor="text1"/>
          <w:sz w:val="20"/>
          <w:szCs w:val="20"/>
        </w:rPr>
      </w:pPr>
      <w:r w:rsidRPr="000306F1">
        <w:rPr>
          <w:b/>
          <w:bCs/>
          <w:color w:val="000000" w:themeColor="text1"/>
          <w:sz w:val="20"/>
          <w:szCs w:val="20"/>
        </w:rPr>
        <w:t>Gene ontology and functional enrichment</w:t>
      </w:r>
    </w:p>
    <w:p w14:paraId="0AD1DBA5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  <w:r w:rsidRPr="000306F1">
        <w:rPr>
          <w:bCs/>
          <w:color w:val="000000" w:themeColor="text1"/>
          <w:sz w:val="20"/>
          <w:szCs w:val="20"/>
        </w:rPr>
        <w:t>To determine the biological function of</w:t>
      </w:r>
      <w:r w:rsidRPr="000306F1">
        <w:rPr>
          <w:bCs/>
          <w:i/>
          <w:iCs/>
          <w:color w:val="000000" w:themeColor="text1"/>
          <w:sz w:val="20"/>
          <w:szCs w:val="20"/>
        </w:rPr>
        <w:t xml:space="preserve"> TACSTD2</w:t>
      </w:r>
      <w:r w:rsidRPr="000306F1">
        <w:rPr>
          <w:bCs/>
          <w:color w:val="000000" w:themeColor="text1"/>
          <w:sz w:val="20"/>
          <w:szCs w:val="20"/>
        </w:rPr>
        <w:t xml:space="preserve"> and its related DEGs, we annotated them with Gene Ontology (GO), Kyoto Encyclopedia of Genes and Genomes (KEGG), DAVID v6.8 (</w:t>
      </w:r>
      <w:hyperlink r:id="rId8" w:history="1">
        <w:r w:rsidRPr="000306F1">
          <w:rPr>
            <w:rStyle w:val="ae"/>
            <w:bCs/>
            <w:color w:val="000000" w:themeColor="text1"/>
            <w:sz w:val="20"/>
            <w:szCs w:val="20"/>
          </w:rPr>
          <w:t>https://david.ncifcrf.gov/</w:t>
        </w:r>
      </w:hyperlink>
      <w:r w:rsidRPr="000306F1">
        <w:rPr>
          <w:bCs/>
          <w:color w:val="000000" w:themeColor="text1"/>
          <w:sz w:val="20"/>
          <w:szCs w:val="20"/>
        </w:rPr>
        <w:t xml:space="preserve">) and Shiny Go 0.82 (https://bioinformatics.sdstate.edu/go/). Gene Ontology </w:t>
      </w:r>
      <w:r w:rsidRPr="000306F1">
        <w:rPr>
          <w:bCs/>
          <w:color w:val="000000" w:themeColor="text1"/>
          <w:sz w:val="20"/>
          <w:szCs w:val="20"/>
        </w:rPr>
        <w:lastRenderedPageBreak/>
        <w:t>analysis results were categorized into biological process (BP), molecular function (MF), and cellular component (CC) categories. Results with FDR&lt;0.05 were considered statistically significant</w:t>
      </w:r>
      <w:r w:rsidRPr="000306F1">
        <w:rPr>
          <w:rFonts w:hint="eastAsia"/>
          <w:bCs/>
          <w:color w:val="000000" w:themeColor="text1"/>
          <w:sz w:val="20"/>
          <w:szCs w:val="20"/>
        </w:rPr>
        <w:t>.</w:t>
      </w:r>
    </w:p>
    <w:p w14:paraId="2FE3F2FA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</w:p>
    <w:p w14:paraId="56ED36D6" w14:textId="77777777" w:rsidR="00C83710" w:rsidRPr="000306F1" w:rsidRDefault="00C83710" w:rsidP="00C83710">
      <w:pPr>
        <w:adjustRightInd w:val="0"/>
        <w:snapToGrid w:val="0"/>
        <w:spacing w:line="480" w:lineRule="auto"/>
        <w:rPr>
          <w:b/>
          <w:bCs/>
          <w:color w:val="000000" w:themeColor="text1"/>
          <w:sz w:val="20"/>
          <w:szCs w:val="20"/>
        </w:rPr>
      </w:pPr>
      <w:r w:rsidRPr="000306F1">
        <w:rPr>
          <w:b/>
          <w:bCs/>
          <w:color w:val="000000" w:themeColor="text1"/>
          <w:sz w:val="20"/>
          <w:szCs w:val="20"/>
        </w:rPr>
        <w:t>Statistical analysis</w:t>
      </w:r>
    </w:p>
    <w:p w14:paraId="655D9DA9" w14:textId="77777777" w:rsidR="00C83710" w:rsidRPr="000306F1" w:rsidRDefault="00C83710" w:rsidP="00C83710">
      <w:pPr>
        <w:adjustRightInd w:val="0"/>
        <w:snapToGrid w:val="0"/>
        <w:spacing w:line="480" w:lineRule="auto"/>
        <w:rPr>
          <w:bCs/>
          <w:color w:val="000000" w:themeColor="text1"/>
          <w:sz w:val="20"/>
          <w:szCs w:val="20"/>
        </w:rPr>
      </w:pPr>
      <w:r w:rsidRPr="000306F1">
        <w:rPr>
          <w:bCs/>
          <w:color w:val="000000" w:themeColor="text1"/>
          <w:sz w:val="20"/>
          <w:szCs w:val="20"/>
        </w:rPr>
        <w:t xml:space="preserve">All statistical analyses were performed using SPSS (SPSS Inc., Chicago, IL, USA). Correlations between clinicopathological parameters and TROP2 expression were analyzed using Fisher’s exact test. Kaplan–Meier survival curves were constructed </w:t>
      </w:r>
      <w:r>
        <w:rPr>
          <w:rFonts w:hint="eastAsia"/>
          <w:bCs/>
          <w:color w:val="000000" w:themeColor="text1"/>
          <w:sz w:val="20"/>
          <w:szCs w:val="20"/>
        </w:rPr>
        <w:t xml:space="preserve">to compare survival of </w:t>
      </w:r>
      <w:r w:rsidRPr="000306F1">
        <w:rPr>
          <w:bCs/>
          <w:color w:val="000000" w:themeColor="text1"/>
          <w:sz w:val="20"/>
          <w:szCs w:val="20"/>
        </w:rPr>
        <w:t xml:space="preserve">TROP2-high and TROP2-low patients. </w:t>
      </w:r>
      <w:r w:rsidRPr="000306F1">
        <w:rPr>
          <w:rFonts w:hint="eastAsia"/>
          <w:bCs/>
          <w:color w:val="000000" w:themeColor="text1"/>
          <w:sz w:val="20"/>
          <w:szCs w:val="20"/>
        </w:rPr>
        <w:t>Statistical significance of d</w:t>
      </w:r>
      <w:r w:rsidRPr="000306F1">
        <w:rPr>
          <w:bCs/>
          <w:color w:val="000000" w:themeColor="text1"/>
          <w:sz w:val="20"/>
          <w:szCs w:val="20"/>
        </w:rPr>
        <w:t xml:space="preserve">ifferences between survival curves 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was </w:t>
      </w:r>
      <w:r w:rsidRPr="000306F1">
        <w:rPr>
          <w:bCs/>
          <w:color w:val="000000" w:themeColor="text1"/>
          <w:sz w:val="20"/>
          <w:szCs w:val="20"/>
        </w:rPr>
        <w:t xml:space="preserve">tested by a log-rank test. Univariate and multivariate Cox proportional hazards regression analyses were performed to evaluate associations 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of </w:t>
      </w:r>
      <w:r w:rsidRPr="000306F1">
        <w:rPr>
          <w:bCs/>
          <w:color w:val="000000" w:themeColor="text1"/>
          <w:sz w:val="20"/>
          <w:szCs w:val="20"/>
        </w:rPr>
        <w:t xml:space="preserve">clinical covariates </w:t>
      </w:r>
      <w:r w:rsidRPr="000306F1">
        <w:rPr>
          <w:rFonts w:hint="eastAsia"/>
          <w:bCs/>
          <w:color w:val="000000" w:themeColor="text1"/>
          <w:sz w:val="20"/>
          <w:szCs w:val="20"/>
        </w:rPr>
        <w:t xml:space="preserve">with </w:t>
      </w:r>
      <w:r w:rsidRPr="000306F1">
        <w:rPr>
          <w:bCs/>
          <w:color w:val="000000" w:themeColor="text1"/>
          <w:sz w:val="20"/>
          <w:szCs w:val="20"/>
        </w:rPr>
        <w:t xml:space="preserve">survival. </w:t>
      </w:r>
      <w:r w:rsidRPr="000306F1">
        <w:rPr>
          <w:rFonts w:hint="eastAsia"/>
          <w:bCs/>
          <w:color w:val="000000" w:themeColor="text1"/>
          <w:sz w:val="20"/>
          <w:szCs w:val="20"/>
        </w:rPr>
        <w:t>E</w:t>
      </w:r>
      <w:r w:rsidRPr="000306F1">
        <w:rPr>
          <w:bCs/>
          <w:color w:val="000000" w:themeColor="text1"/>
          <w:sz w:val="20"/>
          <w:szCs w:val="20"/>
        </w:rPr>
        <w:t xml:space="preserve">xpression was compared between two groups by the Wilcoxon signed-rank test. </w:t>
      </w:r>
      <w:r w:rsidRPr="000306F1">
        <w:rPr>
          <w:bCs/>
          <w:i/>
          <w:iCs/>
          <w:color w:val="000000" w:themeColor="text1"/>
          <w:sz w:val="20"/>
          <w:szCs w:val="20"/>
        </w:rPr>
        <w:t xml:space="preserve">P </w:t>
      </w:r>
      <w:r w:rsidRPr="000306F1">
        <w:rPr>
          <w:bCs/>
          <w:color w:val="000000" w:themeColor="text1"/>
          <w:sz w:val="20"/>
          <w:szCs w:val="20"/>
        </w:rPr>
        <w:t>values of &lt;0.05 were considered statistical</w:t>
      </w:r>
      <w:r w:rsidRPr="000306F1">
        <w:rPr>
          <w:rFonts w:hint="eastAsia"/>
          <w:bCs/>
          <w:color w:val="000000" w:themeColor="text1"/>
          <w:sz w:val="20"/>
          <w:szCs w:val="20"/>
        </w:rPr>
        <w:t>ly significant</w:t>
      </w:r>
      <w:r w:rsidRPr="000306F1">
        <w:rPr>
          <w:bCs/>
          <w:color w:val="000000" w:themeColor="text1"/>
          <w:sz w:val="20"/>
          <w:szCs w:val="20"/>
        </w:rPr>
        <w:t>.</w:t>
      </w:r>
    </w:p>
    <w:p w14:paraId="2D51EA12" w14:textId="0E264A36" w:rsidR="002336A4" w:rsidRPr="00477461" w:rsidRDefault="002336A4" w:rsidP="0016714F">
      <w:pPr>
        <w:adjustRightInd w:val="0"/>
        <w:snapToGrid w:val="0"/>
        <w:rPr>
          <w:bCs/>
          <w:color w:val="000000" w:themeColor="text1"/>
          <w:sz w:val="20"/>
          <w:szCs w:val="20"/>
        </w:rPr>
      </w:pPr>
    </w:p>
    <w:sectPr w:rsidR="002336A4" w:rsidRPr="00477461" w:rsidSect="003F31D8">
      <w:headerReference w:type="default" r:id="rId9"/>
      <w:pgSz w:w="11906" w:h="16838" w:code="9"/>
      <w:pgMar w:top="1985" w:right="1701" w:bottom="1701" w:left="1701" w:header="851" w:footer="992" w:gutter="0"/>
      <w:cols w:space="425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47F7BF0" w14:textId="77777777" w:rsidR="003120A1" w:rsidRDefault="003120A1">
      <w:r>
        <w:separator/>
      </w:r>
    </w:p>
  </w:endnote>
  <w:endnote w:type="continuationSeparator" w:id="0">
    <w:p w14:paraId="31890E53" w14:textId="77777777" w:rsidR="003120A1" w:rsidRDefault="003120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86C3F85" w14:textId="77777777" w:rsidR="003120A1" w:rsidRDefault="003120A1">
      <w:r>
        <w:separator/>
      </w:r>
    </w:p>
  </w:footnote>
  <w:footnote w:type="continuationSeparator" w:id="0">
    <w:p w14:paraId="3E6AD557" w14:textId="77777777" w:rsidR="003120A1" w:rsidRDefault="003120A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46E2D64" w14:textId="43290789" w:rsidR="00DF31D4" w:rsidRDefault="00000000" w:rsidP="0053151C">
    <w:pPr>
      <w:pStyle w:val="a3"/>
      <w:wordWrap w:val="0"/>
      <w:jc w:val="right"/>
    </w:pPr>
    <w:r>
      <w:rPr>
        <w:rFonts w:hint="eastAsia"/>
      </w:rPr>
      <w:t xml:space="preserve">Kobayashi G </w:t>
    </w:r>
    <w:r w:rsidRPr="0053151C">
      <w:rPr>
        <w:i/>
        <w:iCs/>
      </w:rPr>
      <w:t>et al</w:t>
    </w:r>
    <w:r>
      <w:rPr>
        <w:rFonts w:hint="eastAsia"/>
      </w:rPr>
      <w:t>.</w:t>
    </w:r>
    <w:sdt>
      <w:sdtPr>
        <w:id w:val="2060059827"/>
        <w:docPartObj>
          <w:docPartGallery w:val="Page Numbers (Top of Page)"/>
          <w:docPartUnique/>
        </w:docPartObj>
      </w:sdtPr>
      <w:sdtContent>
        <w:r>
          <w:rPr>
            <w:rFonts w:hint="eastAsia"/>
          </w:rPr>
          <w:t xml:space="preserve"> 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Pr="00F83AE5">
          <w:rPr>
            <w:noProof/>
            <w:lang w:val="ja-JP"/>
          </w:rPr>
          <w:t>21</w:t>
        </w:r>
        <w: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5D36460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F45A4E"/>
    <w:multiLevelType w:val="hybridMultilevel"/>
    <w:tmpl w:val="54F23328"/>
    <w:lvl w:ilvl="0" w:tplc="B3C4DAF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D7CBE2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D13C7E6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1C41A6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93EC07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9FAA01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5E0C10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25A81C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7EEB0B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511AC2"/>
    <w:multiLevelType w:val="hybridMultilevel"/>
    <w:tmpl w:val="940AE050"/>
    <w:lvl w:ilvl="0" w:tplc="DA5EE35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D87B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5FAE5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CB0E6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23A36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AC80D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B6A2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360E79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EE8A0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483443F5"/>
    <w:multiLevelType w:val="hybridMultilevel"/>
    <w:tmpl w:val="15D25864"/>
    <w:lvl w:ilvl="0" w:tplc="0526C7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E8D6195A" w:tentative="1">
      <w:start w:val="1"/>
      <w:numFmt w:val="aiueoFullWidth"/>
      <w:lvlText w:val="(%2)"/>
      <w:lvlJc w:val="left"/>
      <w:pPr>
        <w:ind w:left="960" w:hanging="480"/>
      </w:pPr>
    </w:lvl>
    <w:lvl w:ilvl="2" w:tplc="178A4EA8" w:tentative="1">
      <w:start w:val="1"/>
      <w:numFmt w:val="decimalEnclosedCircle"/>
      <w:lvlText w:val="%3"/>
      <w:lvlJc w:val="left"/>
      <w:pPr>
        <w:ind w:left="1440" w:hanging="480"/>
      </w:pPr>
    </w:lvl>
    <w:lvl w:ilvl="3" w:tplc="E1EA86F4" w:tentative="1">
      <w:start w:val="1"/>
      <w:numFmt w:val="decimal"/>
      <w:lvlText w:val="%4."/>
      <w:lvlJc w:val="left"/>
      <w:pPr>
        <w:ind w:left="1920" w:hanging="480"/>
      </w:pPr>
    </w:lvl>
    <w:lvl w:ilvl="4" w:tplc="D2A0E61C" w:tentative="1">
      <w:start w:val="1"/>
      <w:numFmt w:val="aiueoFullWidth"/>
      <w:lvlText w:val="(%5)"/>
      <w:lvlJc w:val="left"/>
      <w:pPr>
        <w:ind w:left="2400" w:hanging="480"/>
      </w:pPr>
    </w:lvl>
    <w:lvl w:ilvl="5" w:tplc="3B56A82C" w:tentative="1">
      <w:start w:val="1"/>
      <w:numFmt w:val="decimalEnclosedCircle"/>
      <w:lvlText w:val="%6"/>
      <w:lvlJc w:val="left"/>
      <w:pPr>
        <w:ind w:left="2880" w:hanging="480"/>
      </w:pPr>
    </w:lvl>
    <w:lvl w:ilvl="6" w:tplc="172EAB04" w:tentative="1">
      <w:start w:val="1"/>
      <w:numFmt w:val="decimal"/>
      <w:lvlText w:val="%7."/>
      <w:lvlJc w:val="left"/>
      <w:pPr>
        <w:ind w:left="3360" w:hanging="480"/>
      </w:pPr>
    </w:lvl>
    <w:lvl w:ilvl="7" w:tplc="522232E4" w:tentative="1">
      <w:start w:val="1"/>
      <w:numFmt w:val="aiueoFullWidth"/>
      <w:lvlText w:val="(%8)"/>
      <w:lvlJc w:val="left"/>
      <w:pPr>
        <w:ind w:left="3840" w:hanging="480"/>
      </w:pPr>
    </w:lvl>
    <w:lvl w:ilvl="8" w:tplc="DFD47F5E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4" w15:restartNumberingAfterBreak="0">
    <w:nsid w:val="4D270ED9"/>
    <w:multiLevelType w:val="multilevel"/>
    <w:tmpl w:val="776E15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7466926"/>
    <w:multiLevelType w:val="hybridMultilevel"/>
    <w:tmpl w:val="69B476CC"/>
    <w:lvl w:ilvl="0" w:tplc="770CA58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6" w15:restartNumberingAfterBreak="0">
    <w:nsid w:val="5F127C57"/>
    <w:multiLevelType w:val="hybridMultilevel"/>
    <w:tmpl w:val="B316E90A"/>
    <w:lvl w:ilvl="0" w:tplc="B7B29CE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58E4E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BE670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6A66A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4C68E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898669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7F6E1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30C28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4D28B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45F35F7"/>
    <w:multiLevelType w:val="hybridMultilevel"/>
    <w:tmpl w:val="7BE0BD1A"/>
    <w:lvl w:ilvl="0" w:tplc="5BD0AD7A">
      <w:start w:val="1"/>
      <w:numFmt w:val="decimal"/>
      <w:lvlText w:val="%1."/>
      <w:lvlJc w:val="left"/>
      <w:pPr>
        <w:ind w:left="360" w:hanging="360"/>
      </w:pPr>
      <w:rPr>
        <w:rFonts w:cstheme="minorHAnsi" w:hint="default"/>
      </w:rPr>
    </w:lvl>
    <w:lvl w:ilvl="1" w:tplc="9BD4ADF4" w:tentative="1">
      <w:start w:val="1"/>
      <w:numFmt w:val="aiueoFullWidth"/>
      <w:lvlText w:val="(%2)"/>
      <w:lvlJc w:val="left"/>
      <w:pPr>
        <w:ind w:left="960" w:hanging="480"/>
      </w:pPr>
    </w:lvl>
    <w:lvl w:ilvl="2" w:tplc="F0709C5C" w:tentative="1">
      <w:start w:val="1"/>
      <w:numFmt w:val="decimalEnclosedCircle"/>
      <w:lvlText w:val="%3"/>
      <w:lvlJc w:val="left"/>
      <w:pPr>
        <w:ind w:left="1440" w:hanging="480"/>
      </w:pPr>
    </w:lvl>
    <w:lvl w:ilvl="3" w:tplc="25AEEC98" w:tentative="1">
      <w:start w:val="1"/>
      <w:numFmt w:val="decimal"/>
      <w:lvlText w:val="%4."/>
      <w:lvlJc w:val="left"/>
      <w:pPr>
        <w:ind w:left="1920" w:hanging="480"/>
      </w:pPr>
    </w:lvl>
    <w:lvl w:ilvl="4" w:tplc="44DC0F84" w:tentative="1">
      <w:start w:val="1"/>
      <w:numFmt w:val="aiueoFullWidth"/>
      <w:lvlText w:val="(%5)"/>
      <w:lvlJc w:val="left"/>
      <w:pPr>
        <w:ind w:left="2400" w:hanging="480"/>
      </w:pPr>
    </w:lvl>
    <w:lvl w:ilvl="5" w:tplc="8AF08D6A" w:tentative="1">
      <w:start w:val="1"/>
      <w:numFmt w:val="decimalEnclosedCircle"/>
      <w:lvlText w:val="%6"/>
      <w:lvlJc w:val="left"/>
      <w:pPr>
        <w:ind w:left="2880" w:hanging="480"/>
      </w:pPr>
    </w:lvl>
    <w:lvl w:ilvl="6" w:tplc="942E2B92" w:tentative="1">
      <w:start w:val="1"/>
      <w:numFmt w:val="decimal"/>
      <w:lvlText w:val="%7."/>
      <w:lvlJc w:val="left"/>
      <w:pPr>
        <w:ind w:left="3360" w:hanging="480"/>
      </w:pPr>
    </w:lvl>
    <w:lvl w:ilvl="7" w:tplc="CD8AA4C4" w:tentative="1">
      <w:start w:val="1"/>
      <w:numFmt w:val="aiueoFullWidth"/>
      <w:lvlText w:val="(%8)"/>
      <w:lvlJc w:val="left"/>
      <w:pPr>
        <w:ind w:left="3840" w:hanging="480"/>
      </w:pPr>
    </w:lvl>
    <w:lvl w:ilvl="8" w:tplc="77C2DAA2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8" w15:restartNumberingAfterBreak="0">
    <w:nsid w:val="76672357"/>
    <w:multiLevelType w:val="hybridMultilevel"/>
    <w:tmpl w:val="9F7E45AC"/>
    <w:lvl w:ilvl="0" w:tplc="B9E87A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9" w15:restartNumberingAfterBreak="0">
    <w:nsid w:val="7BA70F34"/>
    <w:multiLevelType w:val="hybridMultilevel"/>
    <w:tmpl w:val="9DE86034"/>
    <w:lvl w:ilvl="0" w:tplc="DA22F05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0447AC8" w:tentative="1">
      <w:start w:val="1"/>
      <w:numFmt w:val="aiueoFullWidth"/>
      <w:lvlText w:val="(%2)"/>
      <w:lvlJc w:val="left"/>
      <w:pPr>
        <w:ind w:left="960" w:hanging="480"/>
      </w:pPr>
    </w:lvl>
    <w:lvl w:ilvl="2" w:tplc="E416C9CE" w:tentative="1">
      <w:start w:val="1"/>
      <w:numFmt w:val="decimalEnclosedCircle"/>
      <w:lvlText w:val="%3"/>
      <w:lvlJc w:val="left"/>
      <w:pPr>
        <w:ind w:left="1440" w:hanging="480"/>
      </w:pPr>
    </w:lvl>
    <w:lvl w:ilvl="3" w:tplc="5DF4BF08" w:tentative="1">
      <w:start w:val="1"/>
      <w:numFmt w:val="decimal"/>
      <w:lvlText w:val="%4."/>
      <w:lvlJc w:val="left"/>
      <w:pPr>
        <w:ind w:left="1920" w:hanging="480"/>
      </w:pPr>
    </w:lvl>
    <w:lvl w:ilvl="4" w:tplc="08249168" w:tentative="1">
      <w:start w:val="1"/>
      <w:numFmt w:val="aiueoFullWidth"/>
      <w:lvlText w:val="(%5)"/>
      <w:lvlJc w:val="left"/>
      <w:pPr>
        <w:ind w:left="2400" w:hanging="480"/>
      </w:pPr>
    </w:lvl>
    <w:lvl w:ilvl="5" w:tplc="B6C66460" w:tentative="1">
      <w:start w:val="1"/>
      <w:numFmt w:val="decimalEnclosedCircle"/>
      <w:lvlText w:val="%6"/>
      <w:lvlJc w:val="left"/>
      <w:pPr>
        <w:ind w:left="2880" w:hanging="480"/>
      </w:pPr>
    </w:lvl>
    <w:lvl w:ilvl="6" w:tplc="4E741D22" w:tentative="1">
      <w:start w:val="1"/>
      <w:numFmt w:val="decimal"/>
      <w:lvlText w:val="%7."/>
      <w:lvlJc w:val="left"/>
      <w:pPr>
        <w:ind w:left="3360" w:hanging="480"/>
      </w:pPr>
    </w:lvl>
    <w:lvl w:ilvl="7" w:tplc="EF924BAC" w:tentative="1">
      <w:start w:val="1"/>
      <w:numFmt w:val="aiueoFullWidth"/>
      <w:lvlText w:val="(%8)"/>
      <w:lvlJc w:val="left"/>
      <w:pPr>
        <w:ind w:left="3840" w:hanging="480"/>
      </w:pPr>
    </w:lvl>
    <w:lvl w:ilvl="8" w:tplc="89EEEA98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0" w15:restartNumberingAfterBreak="0">
    <w:nsid w:val="7DAF6384"/>
    <w:multiLevelType w:val="hybridMultilevel"/>
    <w:tmpl w:val="9F90FEE4"/>
    <w:lvl w:ilvl="0" w:tplc="97AC11E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num w:numId="1" w16cid:durableId="1744520424">
    <w:abstractNumId w:val="7"/>
  </w:num>
  <w:num w:numId="2" w16cid:durableId="464347554">
    <w:abstractNumId w:val="0"/>
  </w:num>
  <w:num w:numId="3" w16cid:durableId="1301376161">
    <w:abstractNumId w:val="3"/>
  </w:num>
  <w:num w:numId="4" w16cid:durableId="692267805">
    <w:abstractNumId w:val="9"/>
  </w:num>
  <w:num w:numId="5" w16cid:durableId="1085103172">
    <w:abstractNumId w:val="4"/>
  </w:num>
  <w:num w:numId="6" w16cid:durableId="1519151213">
    <w:abstractNumId w:val="1"/>
  </w:num>
  <w:num w:numId="7" w16cid:durableId="1801147556">
    <w:abstractNumId w:val="6"/>
  </w:num>
  <w:num w:numId="8" w16cid:durableId="1257595474">
    <w:abstractNumId w:val="2"/>
  </w:num>
  <w:num w:numId="9" w16cid:durableId="1968464980">
    <w:abstractNumId w:val="5"/>
  </w:num>
  <w:num w:numId="10" w16cid:durableId="1799301974">
    <w:abstractNumId w:val="10"/>
  </w:num>
  <w:num w:numId="11" w16cid:durableId="79352492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removePersonalInformation/>
  <w:removeDateAndTime/>
  <w:bordersDoNotSurroundHeader/>
  <w:bordersDoNotSurroundFooter/>
  <w:proofState w:spelling="clean" w:grammar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boratory Investigation&lt;/Style&gt;&lt;LeftDelim&gt;{&lt;/LeftDelim&gt;&lt;RightDelim&gt;}&lt;/RightDelim&gt;&lt;FontName&gt;Helvetic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A3045"/>
    <w:rsid w:val="00000CBB"/>
    <w:rsid w:val="000032F7"/>
    <w:rsid w:val="00003570"/>
    <w:rsid w:val="000047FC"/>
    <w:rsid w:val="00004EF0"/>
    <w:rsid w:val="0000520E"/>
    <w:rsid w:val="000054C7"/>
    <w:rsid w:val="00005C18"/>
    <w:rsid w:val="0000626B"/>
    <w:rsid w:val="00006887"/>
    <w:rsid w:val="00007173"/>
    <w:rsid w:val="00007994"/>
    <w:rsid w:val="000101BF"/>
    <w:rsid w:val="0001080B"/>
    <w:rsid w:val="00010AF2"/>
    <w:rsid w:val="000111B0"/>
    <w:rsid w:val="00011DDD"/>
    <w:rsid w:val="00011FE9"/>
    <w:rsid w:val="000123B0"/>
    <w:rsid w:val="00012C9D"/>
    <w:rsid w:val="000134C4"/>
    <w:rsid w:val="0001409A"/>
    <w:rsid w:val="00014755"/>
    <w:rsid w:val="00014B93"/>
    <w:rsid w:val="0001513E"/>
    <w:rsid w:val="00015ED4"/>
    <w:rsid w:val="00016271"/>
    <w:rsid w:val="0001744C"/>
    <w:rsid w:val="000179BF"/>
    <w:rsid w:val="00020019"/>
    <w:rsid w:val="0002077A"/>
    <w:rsid w:val="00020D6D"/>
    <w:rsid w:val="0002189E"/>
    <w:rsid w:val="000219B5"/>
    <w:rsid w:val="00021C47"/>
    <w:rsid w:val="00021FA6"/>
    <w:rsid w:val="00022D97"/>
    <w:rsid w:val="00023BAA"/>
    <w:rsid w:val="000255C0"/>
    <w:rsid w:val="0002578A"/>
    <w:rsid w:val="00025864"/>
    <w:rsid w:val="0002635D"/>
    <w:rsid w:val="000264FE"/>
    <w:rsid w:val="000268D6"/>
    <w:rsid w:val="00026940"/>
    <w:rsid w:val="00027046"/>
    <w:rsid w:val="00027318"/>
    <w:rsid w:val="000279C7"/>
    <w:rsid w:val="00031D50"/>
    <w:rsid w:val="00031F9E"/>
    <w:rsid w:val="00032BD8"/>
    <w:rsid w:val="00033CC4"/>
    <w:rsid w:val="000353A7"/>
    <w:rsid w:val="00035999"/>
    <w:rsid w:val="00035F69"/>
    <w:rsid w:val="00035FE3"/>
    <w:rsid w:val="000367C2"/>
    <w:rsid w:val="00037025"/>
    <w:rsid w:val="000406E5"/>
    <w:rsid w:val="00040ACE"/>
    <w:rsid w:val="00040C2F"/>
    <w:rsid w:val="000410F6"/>
    <w:rsid w:val="000418B3"/>
    <w:rsid w:val="000442FA"/>
    <w:rsid w:val="00044476"/>
    <w:rsid w:val="00044477"/>
    <w:rsid w:val="000445BE"/>
    <w:rsid w:val="0004463D"/>
    <w:rsid w:val="00047C53"/>
    <w:rsid w:val="00050158"/>
    <w:rsid w:val="00050C17"/>
    <w:rsid w:val="00051DAE"/>
    <w:rsid w:val="00052C4F"/>
    <w:rsid w:val="00053218"/>
    <w:rsid w:val="00053255"/>
    <w:rsid w:val="00053469"/>
    <w:rsid w:val="000556FB"/>
    <w:rsid w:val="00056563"/>
    <w:rsid w:val="00056F4A"/>
    <w:rsid w:val="0005724D"/>
    <w:rsid w:val="00057D05"/>
    <w:rsid w:val="0006129B"/>
    <w:rsid w:val="00062670"/>
    <w:rsid w:val="000632A5"/>
    <w:rsid w:val="00063498"/>
    <w:rsid w:val="00063514"/>
    <w:rsid w:val="00063820"/>
    <w:rsid w:val="00064526"/>
    <w:rsid w:val="000645B8"/>
    <w:rsid w:val="00065172"/>
    <w:rsid w:val="00065689"/>
    <w:rsid w:val="00065A36"/>
    <w:rsid w:val="00065EBE"/>
    <w:rsid w:val="00066047"/>
    <w:rsid w:val="000666F9"/>
    <w:rsid w:val="00066AF7"/>
    <w:rsid w:val="000674F1"/>
    <w:rsid w:val="000676A1"/>
    <w:rsid w:val="00070B8E"/>
    <w:rsid w:val="00070FDF"/>
    <w:rsid w:val="00071610"/>
    <w:rsid w:val="00071DDF"/>
    <w:rsid w:val="000722CD"/>
    <w:rsid w:val="0007308F"/>
    <w:rsid w:val="0007421D"/>
    <w:rsid w:val="00080D04"/>
    <w:rsid w:val="00081007"/>
    <w:rsid w:val="000811EE"/>
    <w:rsid w:val="0008122E"/>
    <w:rsid w:val="00081738"/>
    <w:rsid w:val="00081933"/>
    <w:rsid w:val="00081AD1"/>
    <w:rsid w:val="00081D57"/>
    <w:rsid w:val="000820FF"/>
    <w:rsid w:val="0008221F"/>
    <w:rsid w:val="00082791"/>
    <w:rsid w:val="0008285A"/>
    <w:rsid w:val="000828AC"/>
    <w:rsid w:val="00082B3F"/>
    <w:rsid w:val="00082E21"/>
    <w:rsid w:val="00082F0A"/>
    <w:rsid w:val="00083804"/>
    <w:rsid w:val="0008400A"/>
    <w:rsid w:val="00084A22"/>
    <w:rsid w:val="00084BFE"/>
    <w:rsid w:val="00085076"/>
    <w:rsid w:val="00086F1C"/>
    <w:rsid w:val="000871D8"/>
    <w:rsid w:val="00090FA3"/>
    <w:rsid w:val="000925A5"/>
    <w:rsid w:val="00094292"/>
    <w:rsid w:val="000942A1"/>
    <w:rsid w:val="00094361"/>
    <w:rsid w:val="000943D5"/>
    <w:rsid w:val="00094B36"/>
    <w:rsid w:val="00097634"/>
    <w:rsid w:val="00097B59"/>
    <w:rsid w:val="000A0530"/>
    <w:rsid w:val="000A086F"/>
    <w:rsid w:val="000A104C"/>
    <w:rsid w:val="000A179A"/>
    <w:rsid w:val="000A2363"/>
    <w:rsid w:val="000A2644"/>
    <w:rsid w:val="000A4203"/>
    <w:rsid w:val="000A4A60"/>
    <w:rsid w:val="000A52E9"/>
    <w:rsid w:val="000A5995"/>
    <w:rsid w:val="000A5B1E"/>
    <w:rsid w:val="000A60AA"/>
    <w:rsid w:val="000A6362"/>
    <w:rsid w:val="000A672F"/>
    <w:rsid w:val="000A6ED4"/>
    <w:rsid w:val="000A6F10"/>
    <w:rsid w:val="000A7DF0"/>
    <w:rsid w:val="000B0FD2"/>
    <w:rsid w:val="000B1082"/>
    <w:rsid w:val="000B133F"/>
    <w:rsid w:val="000B1E6A"/>
    <w:rsid w:val="000B2DE0"/>
    <w:rsid w:val="000B402C"/>
    <w:rsid w:val="000B6292"/>
    <w:rsid w:val="000B68C5"/>
    <w:rsid w:val="000B6BFC"/>
    <w:rsid w:val="000B7123"/>
    <w:rsid w:val="000B731E"/>
    <w:rsid w:val="000B7A42"/>
    <w:rsid w:val="000C0FF9"/>
    <w:rsid w:val="000C1382"/>
    <w:rsid w:val="000C1DD5"/>
    <w:rsid w:val="000C1E4E"/>
    <w:rsid w:val="000C2DAB"/>
    <w:rsid w:val="000C2E8E"/>
    <w:rsid w:val="000C3473"/>
    <w:rsid w:val="000C37BF"/>
    <w:rsid w:val="000C3F61"/>
    <w:rsid w:val="000C4C1D"/>
    <w:rsid w:val="000C53E0"/>
    <w:rsid w:val="000C5D6A"/>
    <w:rsid w:val="000C6C9E"/>
    <w:rsid w:val="000C7A18"/>
    <w:rsid w:val="000D1BB8"/>
    <w:rsid w:val="000D2B11"/>
    <w:rsid w:val="000D2F52"/>
    <w:rsid w:val="000D3280"/>
    <w:rsid w:val="000D34D2"/>
    <w:rsid w:val="000D36A0"/>
    <w:rsid w:val="000D3A9C"/>
    <w:rsid w:val="000D43E1"/>
    <w:rsid w:val="000D4499"/>
    <w:rsid w:val="000D4AE3"/>
    <w:rsid w:val="000D570D"/>
    <w:rsid w:val="000D58A6"/>
    <w:rsid w:val="000D5D52"/>
    <w:rsid w:val="000D6728"/>
    <w:rsid w:val="000D6F86"/>
    <w:rsid w:val="000D73EB"/>
    <w:rsid w:val="000E0ADB"/>
    <w:rsid w:val="000E0E9D"/>
    <w:rsid w:val="000E12E8"/>
    <w:rsid w:val="000E1A51"/>
    <w:rsid w:val="000E206C"/>
    <w:rsid w:val="000E24E5"/>
    <w:rsid w:val="000E2986"/>
    <w:rsid w:val="000E2DC0"/>
    <w:rsid w:val="000E2FC1"/>
    <w:rsid w:val="000E5D82"/>
    <w:rsid w:val="000E5ED0"/>
    <w:rsid w:val="000E6BB6"/>
    <w:rsid w:val="000E77F9"/>
    <w:rsid w:val="000F0D33"/>
    <w:rsid w:val="000F0FED"/>
    <w:rsid w:val="000F130B"/>
    <w:rsid w:val="000F1612"/>
    <w:rsid w:val="000F1954"/>
    <w:rsid w:val="000F1AAD"/>
    <w:rsid w:val="000F1D16"/>
    <w:rsid w:val="000F270E"/>
    <w:rsid w:val="000F380F"/>
    <w:rsid w:val="000F3829"/>
    <w:rsid w:val="000F4661"/>
    <w:rsid w:val="000F630E"/>
    <w:rsid w:val="000F647E"/>
    <w:rsid w:val="000F694A"/>
    <w:rsid w:val="000F712C"/>
    <w:rsid w:val="0010022C"/>
    <w:rsid w:val="001006D5"/>
    <w:rsid w:val="00100C10"/>
    <w:rsid w:val="00102150"/>
    <w:rsid w:val="00102506"/>
    <w:rsid w:val="001025EA"/>
    <w:rsid w:val="001031A9"/>
    <w:rsid w:val="0010321E"/>
    <w:rsid w:val="00103812"/>
    <w:rsid w:val="00104312"/>
    <w:rsid w:val="001047B2"/>
    <w:rsid w:val="001048DF"/>
    <w:rsid w:val="001049CD"/>
    <w:rsid w:val="00104FDC"/>
    <w:rsid w:val="0010517E"/>
    <w:rsid w:val="00105CA1"/>
    <w:rsid w:val="0010710C"/>
    <w:rsid w:val="00107ADD"/>
    <w:rsid w:val="00107F89"/>
    <w:rsid w:val="00110A83"/>
    <w:rsid w:val="00110DD0"/>
    <w:rsid w:val="00111181"/>
    <w:rsid w:val="00111276"/>
    <w:rsid w:val="001112F3"/>
    <w:rsid w:val="00111AFC"/>
    <w:rsid w:val="00111E2F"/>
    <w:rsid w:val="00112160"/>
    <w:rsid w:val="00112418"/>
    <w:rsid w:val="0011340E"/>
    <w:rsid w:val="0011363F"/>
    <w:rsid w:val="00114940"/>
    <w:rsid w:val="00115598"/>
    <w:rsid w:val="00115899"/>
    <w:rsid w:val="00115E59"/>
    <w:rsid w:val="00116AC5"/>
    <w:rsid w:val="00116DA5"/>
    <w:rsid w:val="00117279"/>
    <w:rsid w:val="001174C2"/>
    <w:rsid w:val="001224D4"/>
    <w:rsid w:val="0012258F"/>
    <w:rsid w:val="00122AE3"/>
    <w:rsid w:val="001230C8"/>
    <w:rsid w:val="001232FF"/>
    <w:rsid w:val="00123E4D"/>
    <w:rsid w:val="00124191"/>
    <w:rsid w:val="00124381"/>
    <w:rsid w:val="00124A5A"/>
    <w:rsid w:val="00125037"/>
    <w:rsid w:val="001250FB"/>
    <w:rsid w:val="001252CC"/>
    <w:rsid w:val="00126604"/>
    <w:rsid w:val="00126CC9"/>
    <w:rsid w:val="00127443"/>
    <w:rsid w:val="00127849"/>
    <w:rsid w:val="00127EEF"/>
    <w:rsid w:val="00127F0B"/>
    <w:rsid w:val="00127F5D"/>
    <w:rsid w:val="00130B8C"/>
    <w:rsid w:val="0013127B"/>
    <w:rsid w:val="001320C4"/>
    <w:rsid w:val="00132240"/>
    <w:rsid w:val="00132325"/>
    <w:rsid w:val="001332E6"/>
    <w:rsid w:val="00133C22"/>
    <w:rsid w:val="001346BA"/>
    <w:rsid w:val="001346BD"/>
    <w:rsid w:val="00134964"/>
    <w:rsid w:val="00134B37"/>
    <w:rsid w:val="001354BB"/>
    <w:rsid w:val="00135AA0"/>
    <w:rsid w:val="00135BE9"/>
    <w:rsid w:val="00135E2D"/>
    <w:rsid w:val="001363A2"/>
    <w:rsid w:val="0013689B"/>
    <w:rsid w:val="00136EBA"/>
    <w:rsid w:val="0013746F"/>
    <w:rsid w:val="00137F89"/>
    <w:rsid w:val="00140068"/>
    <w:rsid w:val="00141098"/>
    <w:rsid w:val="0014185C"/>
    <w:rsid w:val="00142127"/>
    <w:rsid w:val="00143300"/>
    <w:rsid w:val="0014361A"/>
    <w:rsid w:val="00143B39"/>
    <w:rsid w:val="0014411A"/>
    <w:rsid w:val="00144373"/>
    <w:rsid w:val="001449AF"/>
    <w:rsid w:val="00145C8E"/>
    <w:rsid w:val="001463FE"/>
    <w:rsid w:val="00146E0A"/>
    <w:rsid w:val="0014780E"/>
    <w:rsid w:val="001501DA"/>
    <w:rsid w:val="00150642"/>
    <w:rsid w:val="00150918"/>
    <w:rsid w:val="00150A3F"/>
    <w:rsid w:val="00150FE7"/>
    <w:rsid w:val="001510A6"/>
    <w:rsid w:val="00151579"/>
    <w:rsid w:val="00152949"/>
    <w:rsid w:val="00153447"/>
    <w:rsid w:val="001536F8"/>
    <w:rsid w:val="001539F3"/>
    <w:rsid w:val="00153AB7"/>
    <w:rsid w:val="00153E4F"/>
    <w:rsid w:val="001558CC"/>
    <w:rsid w:val="001559CB"/>
    <w:rsid w:val="00156905"/>
    <w:rsid w:val="00156FAA"/>
    <w:rsid w:val="00157CC8"/>
    <w:rsid w:val="00160D29"/>
    <w:rsid w:val="00162CF9"/>
    <w:rsid w:val="00163ED0"/>
    <w:rsid w:val="001640EB"/>
    <w:rsid w:val="00164612"/>
    <w:rsid w:val="00164646"/>
    <w:rsid w:val="0016480A"/>
    <w:rsid w:val="00165115"/>
    <w:rsid w:val="001656C1"/>
    <w:rsid w:val="001656C4"/>
    <w:rsid w:val="001656F8"/>
    <w:rsid w:val="00166F2B"/>
    <w:rsid w:val="0016714F"/>
    <w:rsid w:val="00171312"/>
    <w:rsid w:val="00173367"/>
    <w:rsid w:val="00173B31"/>
    <w:rsid w:val="00174324"/>
    <w:rsid w:val="001747F7"/>
    <w:rsid w:val="00175288"/>
    <w:rsid w:val="0017617A"/>
    <w:rsid w:val="001771BD"/>
    <w:rsid w:val="00177363"/>
    <w:rsid w:val="00180ACF"/>
    <w:rsid w:val="00180D21"/>
    <w:rsid w:val="00181D5B"/>
    <w:rsid w:val="00182355"/>
    <w:rsid w:val="0018282A"/>
    <w:rsid w:val="00182E94"/>
    <w:rsid w:val="0018333C"/>
    <w:rsid w:val="001833B5"/>
    <w:rsid w:val="00183500"/>
    <w:rsid w:val="00183811"/>
    <w:rsid w:val="001845F1"/>
    <w:rsid w:val="0018464E"/>
    <w:rsid w:val="001856F7"/>
    <w:rsid w:val="0018596C"/>
    <w:rsid w:val="001859C3"/>
    <w:rsid w:val="00185A98"/>
    <w:rsid w:val="00186521"/>
    <w:rsid w:val="0019031E"/>
    <w:rsid w:val="001921FD"/>
    <w:rsid w:val="0019259A"/>
    <w:rsid w:val="00193E55"/>
    <w:rsid w:val="00194623"/>
    <w:rsid w:val="00194967"/>
    <w:rsid w:val="0019526B"/>
    <w:rsid w:val="00195483"/>
    <w:rsid w:val="00195845"/>
    <w:rsid w:val="00195A5A"/>
    <w:rsid w:val="00196624"/>
    <w:rsid w:val="00196FB7"/>
    <w:rsid w:val="001A26F3"/>
    <w:rsid w:val="001A2BC1"/>
    <w:rsid w:val="001A314B"/>
    <w:rsid w:val="001A3594"/>
    <w:rsid w:val="001A4038"/>
    <w:rsid w:val="001A439D"/>
    <w:rsid w:val="001A453B"/>
    <w:rsid w:val="001A45CB"/>
    <w:rsid w:val="001A4853"/>
    <w:rsid w:val="001A4B28"/>
    <w:rsid w:val="001A4CEC"/>
    <w:rsid w:val="001A6002"/>
    <w:rsid w:val="001A636C"/>
    <w:rsid w:val="001A64E9"/>
    <w:rsid w:val="001A7A53"/>
    <w:rsid w:val="001B0397"/>
    <w:rsid w:val="001B1326"/>
    <w:rsid w:val="001B1516"/>
    <w:rsid w:val="001B181B"/>
    <w:rsid w:val="001B1F01"/>
    <w:rsid w:val="001B25B8"/>
    <w:rsid w:val="001B2AB6"/>
    <w:rsid w:val="001B3989"/>
    <w:rsid w:val="001B3C66"/>
    <w:rsid w:val="001B434C"/>
    <w:rsid w:val="001B4B75"/>
    <w:rsid w:val="001B4D3F"/>
    <w:rsid w:val="001B5328"/>
    <w:rsid w:val="001B6022"/>
    <w:rsid w:val="001B62B8"/>
    <w:rsid w:val="001B6D21"/>
    <w:rsid w:val="001B70F9"/>
    <w:rsid w:val="001B7961"/>
    <w:rsid w:val="001C0605"/>
    <w:rsid w:val="001C0618"/>
    <w:rsid w:val="001C0688"/>
    <w:rsid w:val="001C1E1B"/>
    <w:rsid w:val="001C2A89"/>
    <w:rsid w:val="001C36C3"/>
    <w:rsid w:val="001C3B6A"/>
    <w:rsid w:val="001C43B6"/>
    <w:rsid w:val="001C4B1E"/>
    <w:rsid w:val="001C4E45"/>
    <w:rsid w:val="001C4F74"/>
    <w:rsid w:val="001C5857"/>
    <w:rsid w:val="001C5AF5"/>
    <w:rsid w:val="001C6349"/>
    <w:rsid w:val="001C6674"/>
    <w:rsid w:val="001C6C8A"/>
    <w:rsid w:val="001D09BE"/>
    <w:rsid w:val="001D0B28"/>
    <w:rsid w:val="001D13B0"/>
    <w:rsid w:val="001D13D5"/>
    <w:rsid w:val="001D21E5"/>
    <w:rsid w:val="001D237C"/>
    <w:rsid w:val="001D353B"/>
    <w:rsid w:val="001D44A1"/>
    <w:rsid w:val="001D4C33"/>
    <w:rsid w:val="001D5546"/>
    <w:rsid w:val="001D57AC"/>
    <w:rsid w:val="001D5873"/>
    <w:rsid w:val="001D6334"/>
    <w:rsid w:val="001D6641"/>
    <w:rsid w:val="001D6EAC"/>
    <w:rsid w:val="001D7301"/>
    <w:rsid w:val="001D7800"/>
    <w:rsid w:val="001E0631"/>
    <w:rsid w:val="001E0D42"/>
    <w:rsid w:val="001E111C"/>
    <w:rsid w:val="001E1517"/>
    <w:rsid w:val="001E1885"/>
    <w:rsid w:val="001E35DC"/>
    <w:rsid w:val="001E3A5F"/>
    <w:rsid w:val="001E47C4"/>
    <w:rsid w:val="001E5EA5"/>
    <w:rsid w:val="001E6287"/>
    <w:rsid w:val="001E6E69"/>
    <w:rsid w:val="001E7290"/>
    <w:rsid w:val="001F0273"/>
    <w:rsid w:val="001F02F4"/>
    <w:rsid w:val="001F0D0C"/>
    <w:rsid w:val="001F0FBA"/>
    <w:rsid w:val="001F146A"/>
    <w:rsid w:val="001F154C"/>
    <w:rsid w:val="001F1B17"/>
    <w:rsid w:val="001F2189"/>
    <w:rsid w:val="001F2267"/>
    <w:rsid w:val="001F2587"/>
    <w:rsid w:val="001F29B5"/>
    <w:rsid w:val="001F2B22"/>
    <w:rsid w:val="001F2E78"/>
    <w:rsid w:val="001F3E90"/>
    <w:rsid w:val="001F3F78"/>
    <w:rsid w:val="001F4441"/>
    <w:rsid w:val="001F492D"/>
    <w:rsid w:val="001F5322"/>
    <w:rsid w:val="001F56AB"/>
    <w:rsid w:val="001F5D63"/>
    <w:rsid w:val="001F5DFC"/>
    <w:rsid w:val="001F6832"/>
    <w:rsid w:val="001F7A84"/>
    <w:rsid w:val="00200003"/>
    <w:rsid w:val="00200567"/>
    <w:rsid w:val="00200EEF"/>
    <w:rsid w:val="002019BB"/>
    <w:rsid w:val="00201DE1"/>
    <w:rsid w:val="0020259F"/>
    <w:rsid w:val="00202C14"/>
    <w:rsid w:val="00203236"/>
    <w:rsid w:val="002039C1"/>
    <w:rsid w:val="00203FC6"/>
    <w:rsid w:val="00204077"/>
    <w:rsid w:val="00205088"/>
    <w:rsid w:val="0020546E"/>
    <w:rsid w:val="002067B1"/>
    <w:rsid w:val="00207FD7"/>
    <w:rsid w:val="00210201"/>
    <w:rsid w:val="002110C1"/>
    <w:rsid w:val="00211A24"/>
    <w:rsid w:val="00212167"/>
    <w:rsid w:val="002126C4"/>
    <w:rsid w:val="002133E7"/>
    <w:rsid w:val="00213454"/>
    <w:rsid w:val="00213638"/>
    <w:rsid w:val="0021388C"/>
    <w:rsid w:val="00213985"/>
    <w:rsid w:val="00213DFB"/>
    <w:rsid w:val="00213F43"/>
    <w:rsid w:val="0021581B"/>
    <w:rsid w:val="00216542"/>
    <w:rsid w:val="00216DDA"/>
    <w:rsid w:val="002172FA"/>
    <w:rsid w:val="00217A31"/>
    <w:rsid w:val="00217BC8"/>
    <w:rsid w:val="00220427"/>
    <w:rsid w:val="002211DC"/>
    <w:rsid w:val="00222539"/>
    <w:rsid w:val="002230E6"/>
    <w:rsid w:val="002239B3"/>
    <w:rsid w:val="002241C0"/>
    <w:rsid w:val="002241E4"/>
    <w:rsid w:val="002247DC"/>
    <w:rsid w:val="00224C70"/>
    <w:rsid w:val="002256A2"/>
    <w:rsid w:val="00225CFA"/>
    <w:rsid w:val="00225DCF"/>
    <w:rsid w:val="00226C58"/>
    <w:rsid w:val="00226FEA"/>
    <w:rsid w:val="00227561"/>
    <w:rsid w:val="00227CBB"/>
    <w:rsid w:val="00230550"/>
    <w:rsid w:val="00230945"/>
    <w:rsid w:val="00230E9E"/>
    <w:rsid w:val="0023114E"/>
    <w:rsid w:val="00231152"/>
    <w:rsid w:val="00231606"/>
    <w:rsid w:val="002320FC"/>
    <w:rsid w:val="00232965"/>
    <w:rsid w:val="00232FF8"/>
    <w:rsid w:val="002336A4"/>
    <w:rsid w:val="00233ABB"/>
    <w:rsid w:val="00234FBB"/>
    <w:rsid w:val="002362C0"/>
    <w:rsid w:val="0023789E"/>
    <w:rsid w:val="00237926"/>
    <w:rsid w:val="00237DFF"/>
    <w:rsid w:val="00240906"/>
    <w:rsid w:val="00240D7F"/>
    <w:rsid w:val="00240ECB"/>
    <w:rsid w:val="0024273B"/>
    <w:rsid w:val="00242C05"/>
    <w:rsid w:val="002435D9"/>
    <w:rsid w:val="00243F4A"/>
    <w:rsid w:val="00245514"/>
    <w:rsid w:val="002460E4"/>
    <w:rsid w:val="00246CA4"/>
    <w:rsid w:val="00246EE3"/>
    <w:rsid w:val="002472F6"/>
    <w:rsid w:val="002474EE"/>
    <w:rsid w:val="00247673"/>
    <w:rsid w:val="00247853"/>
    <w:rsid w:val="00247C6F"/>
    <w:rsid w:val="00250573"/>
    <w:rsid w:val="00250D29"/>
    <w:rsid w:val="00251049"/>
    <w:rsid w:val="00251DE0"/>
    <w:rsid w:val="00252090"/>
    <w:rsid w:val="00252E4E"/>
    <w:rsid w:val="00253777"/>
    <w:rsid w:val="002545B8"/>
    <w:rsid w:val="00255900"/>
    <w:rsid w:val="002561D1"/>
    <w:rsid w:val="0025736A"/>
    <w:rsid w:val="00257AC6"/>
    <w:rsid w:val="00260DC7"/>
    <w:rsid w:val="002612AB"/>
    <w:rsid w:val="00261F2F"/>
    <w:rsid w:val="002631E5"/>
    <w:rsid w:val="002632ED"/>
    <w:rsid w:val="00263904"/>
    <w:rsid w:val="002639BB"/>
    <w:rsid w:val="0026442D"/>
    <w:rsid w:val="0026483A"/>
    <w:rsid w:val="00264AAB"/>
    <w:rsid w:val="00264BFA"/>
    <w:rsid w:val="00264FC3"/>
    <w:rsid w:val="00265395"/>
    <w:rsid w:val="00265C00"/>
    <w:rsid w:val="00265E83"/>
    <w:rsid w:val="002670CA"/>
    <w:rsid w:val="0026731B"/>
    <w:rsid w:val="0027126F"/>
    <w:rsid w:val="0027138A"/>
    <w:rsid w:val="00271529"/>
    <w:rsid w:val="00271D9A"/>
    <w:rsid w:val="00273A9D"/>
    <w:rsid w:val="002745C1"/>
    <w:rsid w:val="002748D5"/>
    <w:rsid w:val="0027533D"/>
    <w:rsid w:val="00276358"/>
    <w:rsid w:val="00276482"/>
    <w:rsid w:val="002770F6"/>
    <w:rsid w:val="002776E6"/>
    <w:rsid w:val="00280508"/>
    <w:rsid w:val="00280C44"/>
    <w:rsid w:val="00281591"/>
    <w:rsid w:val="00281CA7"/>
    <w:rsid w:val="002820CA"/>
    <w:rsid w:val="00282466"/>
    <w:rsid w:val="00283156"/>
    <w:rsid w:val="00285346"/>
    <w:rsid w:val="00286774"/>
    <w:rsid w:val="00287AC8"/>
    <w:rsid w:val="00291103"/>
    <w:rsid w:val="002914B8"/>
    <w:rsid w:val="002915DD"/>
    <w:rsid w:val="00291AA1"/>
    <w:rsid w:val="00291BCC"/>
    <w:rsid w:val="0029235A"/>
    <w:rsid w:val="0029280A"/>
    <w:rsid w:val="002934AB"/>
    <w:rsid w:val="002939E6"/>
    <w:rsid w:val="00294418"/>
    <w:rsid w:val="00294A53"/>
    <w:rsid w:val="00295F75"/>
    <w:rsid w:val="00296031"/>
    <w:rsid w:val="0029682A"/>
    <w:rsid w:val="00296957"/>
    <w:rsid w:val="002973ED"/>
    <w:rsid w:val="002977B2"/>
    <w:rsid w:val="00297A27"/>
    <w:rsid w:val="002A00BD"/>
    <w:rsid w:val="002A1042"/>
    <w:rsid w:val="002A11EC"/>
    <w:rsid w:val="002A1DED"/>
    <w:rsid w:val="002A1F95"/>
    <w:rsid w:val="002A2828"/>
    <w:rsid w:val="002A361B"/>
    <w:rsid w:val="002A39EE"/>
    <w:rsid w:val="002A3C9E"/>
    <w:rsid w:val="002A4A35"/>
    <w:rsid w:val="002A4B32"/>
    <w:rsid w:val="002A5220"/>
    <w:rsid w:val="002A572F"/>
    <w:rsid w:val="002A5C5A"/>
    <w:rsid w:val="002A5F5A"/>
    <w:rsid w:val="002A7111"/>
    <w:rsid w:val="002A7440"/>
    <w:rsid w:val="002B08BE"/>
    <w:rsid w:val="002B0B31"/>
    <w:rsid w:val="002B0E1B"/>
    <w:rsid w:val="002B0F71"/>
    <w:rsid w:val="002B11B9"/>
    <w:rsid w:val="002B1496"/>
    <w:rsid w:val="002B15AD"/>
    <w:rsid w:val="002B1675"/>
    <w:rsid w:val="002B205A"/>
    <w:rsid w:val="002B22D9"/>
    <w:rsid w:val="002B318A"/>
    <w:rsid w:val="002B31E8"/>
    <w:rsid w:val="002B3473"/>
    <w:rsid w:val="002B3762"/>
    <w:rsid w:val="002B3B6A"/>
    <w:rsid w:val="002B3D86"/>
    <w:rsid w:val="002B4AC7"/>
    <w:rsid w:val="002B4F6B"/>
    <w:rsid w:val="002B537A"/>
    <w:rsid w:val="002B6659"/>
    <w:rsid w:val="002C043B"/>
    <w:rsid w:val="002C0668"/>
    <w:rsid w:val="002C1AAB"/>
    <w:rsid w:val="002C4020"/>
    <w:rsid w:val="002C41C7"/>
    <w:rsid w:val="002C4637"/>
    <w:rsid w:val="002C47B6"/>
    <w:rsid w:val="002C5D93"/>
    <w:rsid w:val="002C6AA7"/>
    <w:rsid w:val="002C7730"/>
    <w:rsid w:val="002D003E"/>
    <w:rsid w:val="002D0E30"/>
    <w:rsid w:val="002D1875"/>
    <w:rsid w:val="002D1EC2"/>
    <w:rsid w:val="002D23ED"/>
    <w:rsid w:val="002D263A"/>
    <w:rsid w:val="002D2821"/>
    <w:rsid w:val="002D2E8D"/>
    <w:rsid w:val="002D3F52"/>
    <w:rsid w:val="002D45AB"/>
    <w:rsid w:val="002D4DDF"/>
    <w:rsid w:val="002D52BA"/>
    <w:rsid w:val="002D5576"/>
    <w:rsid w:val="002D60FF"/>
    <w:rsid w:val="002D61C6"/>
    <w:rsid w:val="002D66D0"/>
    <w:rsid w:val="002D6FA0"/>
    <w:rsid w:val="002E0DB2"/>
    <w:rsid w:val="002E1048"/>
    <w:rsid w:val="002E1654"/>
    <w:rsid w:val="002E3559"/>
    <w:rsid w:val="002E45CD"/>
    <w:rsid w:val="002E5738"/>
    <w:rsid w:val="002E5B8A"/>
    <w:rsid w:val="002E5CE0"/>
    <w:rsid w:val="002E7279"/>
    <w:rsid w:val="002E78ED"/>
    <w:rsid w:val="002F03BB"/>
    <w:rsid w:val="002F13B6"/>
    <w:rsid w:val="002F2A55"/>
    <w:rsid w:val="002F2AC7"/>
    <w:rsid w:val="002F2BCF"/>
    <w:rsid w:val="002F3B4D"/>
    <w:rsid w:val="002F3DF1"/>
    <w:rsid w:val="002F57B7"/>
    <w:rsid w:val="002F5AFE"/>
    <w:rsid w:val="002F5C6A"/>
    <w:rsid w:val="002F6325"/>
    <w:rsid w:val="002F6AB8"/>
    <w:rsid w:val="0030098A"/>
    <w:rsid w:val="00300CE6"/>
    <w:rsid w:val="00300D75"/>
    <w:rsid w:val="00301B24"/>
    <w:rsid w:val="003028BC"/>
    <w:rsid w:val="00303998"/>
    <w:rsid w:val="00303B16"/>
    <w:rsid w:val="0030519F"/>
    <w:rsid w:val="00305745"/>
    <w:rsid w:val="00305AD6"/>
    <w:rsid w:val="00305BE8"/>
    <w:rsid w:val="003066B5"/>
    <w:rsid w:val="00306AE6"/>
    <w:rsid w:val="0030714F"/>
    <w:rsid w:val="00307D16"/>
    <w:rsid w:val="003110C3"/>
    <w:rsid w:val="003120A1"/>
    <w:rsid w:val="00312C25"/>
    <w:rsid w:val="0031422B"/>
    <w:rsid w:val="003148FD"/>
    <w:rsid w:val="00314ED4"/>
    <w:rsid w:val="0031560D"/>
    <w:rsid w:val="003159C7"/>
    <w:rsid w:val="00316015"/>
    <w:rsid w:val="003163FB"/>
    <w:rsid w:val="00317372"/>
    <w:rsid w:val="00317BA4"/>
    <w:rsid w:val="00317E6B"/>
    <w:rsid w:val="0032229E"/>
    <w:rsid w:val="00322F42"/>
    <w:rsid w:val="0032322D"/>
    <w:rsid w:val="00323678"/>
    <w:rsid w:val="00323A54"/>
    <w:rsid w:val="00323FB5"/>
    <w:rsid w:val="003253F4"/>
    <w:rsid w:val="003269B0"/>
    <w:rsid w:val="00327423"/>
    <w:rsid w:val="0032759D"/>
    <w:rsid w:val="00327933"/>
    <w:rsid w:val="00330D0E"/>
    <w:rsid w:val="00330F3B"/>
    <w:rsid w:val="0033101B"/>
    <w:rsid w:val="00332684"/>
    <w:rsid w:val="003326ED"/>
    <w:rsid w:val="0033348B"/>
    <w:rsid w:val="003339DD"/>
    <w:rsid w:val="00334531"/>
    <w:rsid w:val="00334B2F"/>
    <w:rsid w:val="00334C25"/>
    <w:rsid w:val="00334F1E"/>
    <w:rsid w:val="0033617B"/>
    <w:rsid w:val="00336FA7"/>
    <w:rsid w:val="0033702B"/>
    <w:rsid w:val="0033721D"/>
    <w:rsid w:val="00337D5B"/>
    <w:rsid w:val="003411ED"/>
    <w:rsid w:val="00342261"/>
    <w:rsid w:val="00343238"/>
    <w:rsid w:val="00344801"/>
    <w:rsid w:val="00344E9E"/>
    <w:rsid w:val="00344F8D"/>
    <w:rsid w:val="00347FD6"/>
    <w:rsid w:val="00350457"/>
    <w:rsid w:val="0035048A"/>
    <w:rsid w:val="00350686"/>
    <w:rsid w:val="003519DB"/>
    <w:rsid w:val="00351C47"/>
    <w:rsid w:val="00351FC5"/>
    <w:rsid w:val="003522B4"/>
    <w:rsid w:val="003523BD"/>
    <w:rsid w:val="00352442"/>
    <w:rsid w:val="00354F94"/>
    <w:rsid w:val="00355085"/>
    <w:rsid w:val="00355500"/>
    <w:rsid w:val="003556D7"/>
    <w:rsid w:val="00356927"/>
    <w:rsid w:val="00360006"/>
    <w:rsid w:val="00360014"/>
    <w:rsid w:val="0036020B"/>
    <w:rsid w:val="00360CE8"/>
    <w:rsid w:val="00360F3E"/>
    <w:rsid w:val="003616C3"/>
    <w:rsid w:val="00361D07"/>
    <w:rsid w:val="00361D9A"/>
    <w:rsid w:val="0036200F"/>
    <w:rsid w:val="0036203E"/>
    <w:rsid w:val="00362531"/>
    <w:rsid w:val="00362714"/>
    <w:rsid w:val="003627CA"/>
    <w:rsid w:val="003627FC"/>
    <w:rsid w:val="0036337D"/>
    <w:rsid w:val="00363AE1"/>
    <w:rsid w:val="003649AB"/>
    <w:rsid w:val="00364CBB"/>
    <w:rsid w:val="00364E9D"/>
    <w:rsid w:val="00366254"/>
    <w:rsid w:val="00367295"/>
    <w:rsid w:val="0036743F"/>
    <w:rsid w:val="00367681"/>
    <w:rsid w:val="00370856"/>
    <w:rsid w:val="00370CFD"/>
    <w:rsid w:val="00371257"/>
    <w:rsid w:val="003717D3"/>
    <w:rsid w:val="00371DD1"/>
    <w:rsid w:val="0037293C"/>
    <w:rsid w:val="003736A5"/>
    <w:rsid w:val="003741EA"/>
    <w:rsid w:val="00375334"/>
    <w:rsid w:val="00375F65"/>
    <w:rsid w:val="003813C1"/>
    <w:rsid w:val="00381E22"/>
    <w:rsid w:val="00382801"/>
    <w:rsid w:val="00382D36"/>
    <w:rsid w:val="00384815"/>
    <w:rsid w:val="00384E99"/>
    <w:rsid w:val="0038555D"/>
    <w:rsid w:val="00386631"/>
    <w:rsid w:val="00386F4F"/>
    <w:rsid w:val="00387173"/>
    <w:rsid w:val="003873C8"/>
    <w:rsid w:val="00387BC4"/>
    <w:rsid w:val="00390739"/>
    <w:rsid w:val="003916A8"/>
    <w:rsid w:val="00392B14"/>
    <w:rsid w:val="00393745"/>
    <w:rsid w:val="0039586C"/>
    <w:rsid w:val="00396433"/>
    <w:rsid w:val="00396643"/>
    <w:rsid w:val="003974AF"/>
    <w:rsid w:val="00397EF7"/>
    <w:rsid w:val="003A0844"/>
    <w:rsid w:val="003A0F74"/>
    <w:rsid w:val="003A1483"/>
    <w:rsid w:val="003A1EC4"/>
    <w:rsid w:val="003A200B"/>
    <w:rsid w:val="003A3072"/>
    <w:rsid w:val="003A33C7"/>
    <w:rsid w:val="003A37DE"/>
    <w:rsid w:val="003A3CE5"/>
    <w:rsid w:val="003A4288"/>
    <w:rsid w:val="003A52AF"/>
    <w:rsid w:val="003A5493"/>
    <w:rsid w:val="003A62AE"/>
    <w:rsid w:val="003A6F10"/>
    <w:rsid w:val="003A6F8E"/>
    <w:rsid w:val="003A76E0"/>
    <w:rsid w:val="003A7953"/>
    <w:rsid w:val="003B0204"/>
    <w:rsid w:val="003B0DB3"/>
    <w:rsid w:val="003B0E4D"/>
    <w:rsid w:val="003B1308"/>
    <w:rsid w:val="003B1DC8"/>
    <w:rsid w:val="003B2BE7"/>
    <w:rsid w:val="003B2BF5"/>
    <w:rsid w:val="003B351E"/>
    <w:rsid w:val="003B3AED"/>
    <w:rsid w:val="003B4000"/>
    <w:rsid w:val="003B520F"/>
    <w:rsid w:val="003B58A0"/>
    <w:rsid w:val="003B61B8"/>
    <w:rsid w:val="003B6788"/>
    <w:rsid w:val="003B6812"/>
    <w:rsid w:val="003B6EF8"/>
    <w:rsid w:val="003B72E9"/>
    <w:rsid w:val="003C018B"/>
    <w:rsid w:val="003C075B"/>
    <w:rsid w:val="003C0B81"/>
    <w:rsid w:val="003C0D5F"/>
    <w:rsid w:val="003C2AF1"/>
    <w:rsid w:val="003C2EA5"/>
    <w:rsid w:val="003C313E"/>
    <w:rsid w:val="003C49CF"/>
    <w:rsid w:val="003C53C9"/>
    <w:rsid w:val="003C60E8"/>
    <w:rsid w:val="003C6399"/>
    <w:rsid w:val="003C6A5B"/>
    <w:rsid w:val="003C788C"/>
    <w:rsid w:val="003D16BF"/>
    <w:rsid w:val="003D1774"/>
    <w:rsid w:val="003D2068"/>
    <w:rsid w:val="003D2294"/>
    <w:rsid w:val="003D233F"/>
    <w:rsid w:val="003D271D"/>
    <w:rsid w:val="003D27CC"/>
    <w:rsid w:val="003D28A2"/>
    <w:rsid w:val="003D2B62"/>
    <w:rsid w:val="003D3930"/>
    <w:rsid w:val="003D4B8E"/>
    <w:rsid w:val="003D5A6F"/>
    <w:rsid w:val="003D6627"/>
    <w:rsid w:val="003D6635"/>
    <w:rsid w:val="003D68D5"/>
    <w:rsid w:val="003D7E24"/>
    <w:rsid w:val="003E08D0"/>
    <w:rsid w:val="003E108C"/>
    <w:rsid w:val="003E1FBE"/>
    <w:rsid w:val="003E25F8"/>
    <w:rsid w:val="003E267D"/>
    <w:rsid w:val="003E2B1F"/>
    <w:rsid w:val="003E33AB"/>
    <w:rsid w:val="003E47E7"/>
    <w:rsid w:val="003E5B4E"/>
    <w:rsid w:val="003E65A5"/>
    <w:rsid w:val="003E6DC0"/>
    <w:rsid w:val="003E6EB6"/>
    <w:rsid w:val="003E71DE"/>
    <w:rsid w:val="003F0C74"/>
    <w:rsid w:val="003F154A"/>
    <w:rsid w:val="003F1A33"/>
    <w:rsid w:val="003F30B5"/>
    <w:rsid w:val="003F30D1"/>
    <w:rsid w:val="003F31D8"/>
    <w:rsid w:val="003F3206"/>
    <w:rsid w:val="003F3C57"/>
    <w:rsid w:val="003F4251"/>
    <w:rsid w:val="003F4A27"/>
    <w:rsid w:val="003F51C2"/>
    <w:rsid w:val="003F5533"/>
    <w:rsid w:val="003F59E4"/>
    <w:rsid w:val="003F61B2"/>
    <w:rsid w:val="003F78D7"/>
    <w:rsid w:val="003F7B71"/>
    <w:rsid w:val="00400D66"/>
    <w:rsid w:val="0040121A"/>
    <w:rsid w:val="00401C55"/>
    <w:rsid w:val="00401D1A"/>
    <w:rsid w:val="004028F2"/>
    <w:rsid w:val="004030C8"/>
    <w:rsid w:val="0040354D"/>
    <w:rsid w:val="00403753"/>
    <w:rsid w:val="00403D8B"/>
    <w:rsid w:val="00404668"/>
    <w:rsid w:val="004050A3"/>
    <w:rsid w:val="00405A43"/>
    <w:rsid w:val="00405E4F"/>
    <w:rsid w:val="00407DAB"/>
    <w:rsid w:val="00407EF5"/>
    <w:rsid w:val="00411965"/>
    <w:rsid w:val="00413133"/>
    <w:rsid w:val="00413AF3"/>
    <w:rsid w:val="00414BF9"/>
    <w:rsid w:val="00415839"/>
    <w:rsid w:val="004213F0"/>
    <w:rsid w:val="00422043"/>
    <w:rsid w:val="0042268A"/>
    <w:rsid w:val="0042299A"/>
    <w:rsid w:val="00422AE4"/>
    <w:rsid w:val="00423027"/>
    <w:rsid w:val="004238E4"/>
    <w:rsid w:val="00423ACE"/>
    <w:rsid w:val="004240D9"/>
    <w:rsid w:val="004241A4"/>
    <w:rsid w:val="00424615"/>
    <w:rsid w:val="0042512E"/>
    <w:rsid w:val="00425283"/>
    <w:rsid w:val="00425975"/>
    <w:rsid w:val="00426110"/>
    <w:rsid w:val="00427458"/>
    <w:rsid w:val="004277E1"/>
    <w:rsid w:val="004278C4"/>
    <w:rsid w:val="00427DAE"/>
    <w:rsid w:val="00427FFA"/>
    <w:rsid w:val="00430948"/>
    <w:rsid w:val="00430CFB"/>
    <w:rsid w:val="00431468"/>
    <w:rsid w:val="00431FFC"/>
    <w:rsid w:val="00432268"/>
    <w:rsid w:val="00432776"/>
    <w:rsid w:val="004337D5"/>
    <w:rsid w:val="00433BCB"/>
    <w:rsid w:val="00434589"/>
    <w:rsid w:val="00435F81"/>
    <w:rsid w:val="00440732"/>
    <w:rsid w:val="00440847"/>
    <w:rsid w:val="00440E3E"/>
    <w:rsid w:val="00440F2E"/>
    <w:rsid w:val="004413B8"/>
    <w:rsid w:val="00441AD0"/>
    <w:rsid w:val="00441C20"/>
    <w:rsid w:val="00443A94"/>
    <w:rsid w:val="00443AF9"/>
    <w:rsid w:val="00444773"/>
    <w:rsid w:val="00445419"/>
    <w:rsid w:val="00445BAA"/>
    <w:rsid w:val="00446AD0"/>
    <w:rsid w:val="00446BA1"/>
    <w:rsid w:val="00446E89"/>
    <w:rsid w:val="0044773D"/>
    <w:rsid w:val="004502B3"/>
    <w:rsid w:val="004508BC"/>
    <w:rsid w:val="004509DA"/>
    <w:rsid w:val="00450ABE"/>
    <w:rsid w:val="00450F82"/>
    <w:rsid w:val="00450FFC"/>
    <w:rsid w:val="004510A3"/>
    <w:rsid w:val="00451D80"/>
    <w:rsid w:val="004520C8"/>
    <w:rsid w:val="00452304"/>
    <w:rsid w:val="004523B9"/>
    <w:rsid w:val="0045292D"/>
    <w:rsid w:val="00453360"/>
    <w:rsid w:val="00453944"/>
    <w:rsid w:val="00454861"/>
    <w:rsid w:val="004561A9"/>
    <w:rsid w:val="00456C40"/>
    <w:rsid w:val="00457130"/>
    <w:rsid w:val="00457721"/>
    <w:rsid w:val="004579D5"/>
    <w:rsid w:val="004607EE"/>
    <w:rsid w:val="00462180"/>
    <w:rsid w:val="004626D5"/>
    <w:rsid w:val="00463689"/>
    <w:rsid w:val="004645DD"/>
    <w:rsid w:val="00464C43"/>
    <w:rsid w:val="00465716"/>
    <w:rsid w:val="00465E3F"/>
    <w:rsid w:val="0046694B"/>
    <w:rsid w:val="00466A0D"/>
    <w:rsid w:val="00466F02"/>
    <w:rsid w:val="004677D6"/>
    <w:rsid w:val="004679B8"/>
    <w:rsid w:val="004705AA"/>
    <w:rsid w:val="0047090C"/>
    <w:rsid w:val="00472438"/>
    <w:rsid w:val="004727E4"/>
    <w:rsid w:val="00472E4F"/>
    <w:rsid w:val="00474294"/>
    <w:rsid w:val="00474815"/>
    <w:rsid w:val="00474B7E"/>
    <w:rsid w:val="00475C4F"/>
    <w:rsid w:val="004766BD"/>
    <w:rsid w:val="00477461"/>
    <w:rsid w:val="00477B3C"/>
    <w:rsid w:val="00480370"/>
    <w:rsid w:val="00480A54"/>
    <w:rsid w:val="00480D10"/>
    <w:rsid w:val="00480D19"/>
    <w:rsid w:val="0048108C"/>
    <w:rsid w:val="004812AB"/>
    <w:rsid w:val="00481451"/>
    <w:rsid w:val="00481955"/>
    <w:rsid w:val="00481AA1"/>
    <w:rsid w:val="00481BA8"/>
    <w:rsid w:val="004822CA"/>
    <w:rsid w:val="004822E3"/>
    <w:rsid w:val="00482B2D"/>
    <w:rsid w:val="0048446B"/>
    <w:rsid w:val="00484495"/>
    <w:rsid w:val="004849F6"/>
    <w:rsid w:val="00484BA8"/>
    <w:rsid w:val="00486AE6"/>
    <w:rsid w:val="00487326"/>
    <w:rsid w:val="00487DB9"/>
    <w:rsid w:val="00487EE3"/>
    <w:rsid w:val="0049053E"/>
    <w:rsid w:val="004905ED"/>
    <w:rsid w:val="00490EB0"/>
    <w:rsid w:val="00491C8C"/>
    <w:rsid w:val="00491DEE"/>
    <w:rsid w:val="004922CF"/>
    <w:rsid w:val="00492848"/>
    <w:rsid w:val="00493C02"/>
    <w:rsid w:val="00494F0C"/>
    <w:rsid w:val="00495673"/>
    <w:rsid w:val="004960FC"/>
    <w:rsid w:val="004962F0"/>
    <w:rsid w:val="00496875"/>
    <w:rsid w:val="0049719B"/>
    <w:rsid w:val="0049755E"/>
    <w:rsid w:val="00497784"/>
    <w:rsid w:val="00497899"/>
    <w:rsid w:val="00497A6F"/>
    <w:rsid w:val="004A034B"/>
    <w:rsid w:val="004A17A9"/>
    <w:rsid w:val="004A1E40"/>
    <w:rsid w:val="004A2443"/>
    <w:rsid w:val="004A2804"/>
    <w:rsid w:val="004A50F4"/>
    <w:rsid w:val="004A5C97"/>
    <w:rsid w:val="004A5DC6"/>
    <w:rsid w:val="004A5F3C"/>
    <w:rsid w:val="004A60FB"/>
    <w:rsid w:val="004A6CC9"/>
    <w:rsid w:val="004A6D08"/>
    <w:rsid w:val="004B0D06"/>
    <w:rsid w:val="004B1D4E"/>
    <w:rsid w:val="004B1EEF"/>
    <w:rsid w:val="004B3701"/>
    <w:rsid w:val="004B37ED"/>
    <w:rsid w:val="004B3950"/>
    <w:rsid w:val="004B490F"/>
    <w:rsid w:val="004B4A6B"/>
    <w:rsid w:val="004B4F9D"/>
    <w:rsid w:val="004B674E"/>
    <w:rsid w:val="004B6AAC"/>
    <w:rsid w:val="004B78B6"/>
    <w:rsid w:val="004C01B5"/>
    <w:rsid w:val="004C06B5"/>
    <w:rsid w:val="004C09D4"/>
    <w:rsid w:val="004C0B51"/>
    <w:rsid w:val="004C0FC7"/>
    <w:rsid w:val="004C14CD"/>
    <w:rsid w:val="004C2E32"/>
    <w:rsid w:val="004C3154"/>
    <w:rsid w:val="004C319D"/>
    <w:rsid w:val="004C3F77"/>
    <w:rsid w:val="004C3FA8"/>
    <w:rsid w:val="004C4469"/>
    <w:rsid w:val="004C5664"/>
    <w:rsid w:val="004C56FA"/>
    <w:rsid w:val="004C5C00"/>
    <w:rsid w:val="004C6317"/>
    <w:rsid w:val="004C791F"/>
    <w:rsid w:val="004D0092"/>
    <w:rsid w:val="004D020C"/>
    <w:rsid w:val="004D0B3E"/>
    <w:rsid w:val="004D0DA6"/>
    <w:rsid w:val="004D12BF"/>
    <w:rsid w:val="004D146B"/>
    <w:rsid w:val="004D1A12"/>
    <w:rsid w:val="004D1D53"/>
    <w:rsid w:val="004D256A"/>
    <w:rsid w:val="004D2D3C"/>
    <w:rsid w:val="004D2DBB"/>
    <w:rsid w:val="004D3AD1"/>
    <w:rsid w:val="004D4D30"/>
    <w:rsid w:val="004D4F63"/>
    <w:rsid w:val="004D5454"/>
    <w:rsid w:val="004D580E"/>
    <w:rsid w:val="004D5876"/>
    <w:rsid w:val="004D5E42"/>
    <w:rsid w:val="004D6C8D"/>
    <w:rsid w:val="004D7057"/>
    <w:rsid w:val="004D7379"/>
    <w:rsid w:val="004D7B34"/>
    <w:rsid w:val="004E06D3"/>
    <w:rsid w:val="004E0BC9"/>
    <w:rsid w:val="004E0DBA"/>
    <w:rsid w:val="004E1120"/>
    <w:rsid w:val="004E33A4"/>
    <w:rsid w:val="004E4910"/>
    <w:rsid w:val="004E6332"/>
    <w:rsid w:val="004E64CC"/>
    <w:rsid w:val="004E781F"/>
    <w:rsid w:val="004F0014"/>
    <w:rsid w:val="004F0937"/>
    <w:rsid w:val="004F0B2F"/>
    <w:rsid w:val="004F0BE9"/>
    <w:rsid w:val="004F0FEC"/>
    <w:rsid w:val="004F10BC"/>
    <w:rsid w:val="004F12D7"/>
    <w:rsid w:val="004F1898"/>
    <w:rsid w:val="004F1964"/>
    <w:rsid w:val="004F19CC"/>
    <w:rsid w:val="004F1AAF"/>
    <w:rsid w:val="004F20E5"/>
    <w:rsid w:val="004F2D5E"/>
    <w:rsid w:val="004F3C57"/>
    <w:rsid w:val="004F3D63"/>
    <w:rsid w:val="004F5BDE"/>
    <w:rsid w:val="004F5DB7"/>
    <w:rsid w:val="004F67AE"/>
    <w:rsid w:val="004F6AE8"/>
    <w:rsid w:val="004F79C8"/>
    <w:rsid w:val="004F7C2D"/>
    <w:rsid w:val="004F7FF5"/>
    <w:rsid w:val="00500A36"/>
    <w:rsid w:val="00501217"/>
    <w:rsid w:val="00501E54"/>
    <w:rsid w:val="00502443"/>
    <w:rsid w:val="00502C90"/>
    <w:rsid w:val="00502E75"/>
    <w:rsid w:val="00503BB7"/>
    <w:rsid w:val="005067D9"/>
    <w:rsid w:val="00506AE7"/>
    <w:rsid w:val="0050749D"/>
    <w:rsid w:val="0050768B"/>
    <w:rsid w:val="00507AC0"/>
    <w:rsid w:val="00507C16"/>
    <w:rsid w:val="00510840"/>
    <w:rsid w:val="00511782"/>
    <w:rsid w:val="00511978"/>
    <w:rsid w:val="00513984"/>
    <w:rsid w:val="00515407"/>
    <w:rsid w:val="00515714"/>
    <w:rsid w:val="00516DF3"/>
    <w:rsid w:val="005175AF"/>
    <w:rsid w:val="00517B86"/>
    <w:rsid w:val="00520136"/>
    <w:rsid w:val="0052108B"/>
    <w:rsid w:val="00522E43"/>
    <w:rsid w:val="00523AD2"/>
    <w:rsid w:val="00523CDA"/>
    <w:rsid w:val="00524E25"/>
    <w:rsid w:val="00524F64"/>
    <w:rsid w:val="00524FE8"/>
    <w:rsid w:val="0052710C"/>
    <w:rsid w:val="005272D4"/>
    <w:rsid w:val="00530183"/>
    <w:rsid w:val="0053151C"/>
    <w:rsid w:val="00531DC7"/>
    <w:rsid w:val="00533305"/>
    <w:rsid w:val="00533C8F"/>
    <w:rsid w:val="00534384"/>
    <w:rsid w:val="005347FD"/>
    <w:rsid w:val="0053514B"/>
    <w:rsid w:val="00535600"/>
    <w:rsid w:val="005359D7"/>
    <w:rsid w:val="00536401"/>
    <w:rsid w:val="00537451"/>
    <w:rsid w:val="005375B1"/>
    <w:rsid w:val="00537FCD"/>
    <w:rsid w:val="00540145"/>
    <w:rsid w:val="005408D8"/>
    <w:rsid w:val="00541970"/>
    <w:rsid w:val="005424E2"/>
    <w:rsid w:val="005428FA"/>
    <w:rsid w:val="005433B7"/>
    <w:rsid w:val="00543428"/>
    <w:rsid w:val="00544494"/>
    <w:rsid w:val="00544C4D"/>
    <w:rsid w:val="00544DD1"/>
    <w:rsid w:val="005453FE"/>
    <w:rsid w:val="00546AEF"/>
    <w:rsid w:val="00546E2E"/>
    <w:rsid w:val="00547EDF"/>
    <w:rsid w:val="005503F0"/>
    <w:rsid w:val="005509B6"/>
    <w:rsid w:val="00550A3B"/>
    <w:rsid w:val="00551A04"/>
    <w:rsid w:val="00551A32"/>
    <w:rsid w:val="00551BF7"/>
    <w:rsid w:val="00551C7A"/>
    <w:rsid w:val="00551DD0"/>
    <w:rsid w:val="00552C7F"/>
    <w:rsid w:val="0055301D"/>
    <w:rsid w:val="00553081"/>
    <w:rsid w:val="00556CAD"/>
    <w:rsid w:val="005575A8"/>
    <w:rsid w:val="00557B78"/>
    <w:rsid w:val="00557FA0"/>
    <w:rsid w:val="00560ABC"/>
    <w:rsid w:val="00562141"/>
    <w:rsid w:val="00562850"/>
    <w:rsid w:val="00562DC4"/>
    <w:rsid w:val="005639FE"/>
    <w:rsid w:val="00564B74"/>
    <w:rsid w:val="00564CFA"/>
    <w:rsid w:val="005654A2"/>
    <w:rsid w:val="00565835"/>
    <w:rsid w:val="005658AE"/>
    <w:rsid w:val="00565B78"/>
    <w:rsid w:val="00565EF8"/>
    <w:rsid w:val="005662F3"/>
    <w:rsid w:val="00566F4B"/>
    <w:rsid w:val="005671DD"/>
    <w:rsid w:val="005672FA"/>
    <w:rsid w:val="005677C3"/>
    <w:rsid w:val="00567981"/>
    <w:rsid w:val="00571369"/>
    <w:rsid w:val="005722D6"/>
    <w:rsid w:val="005725E9"/>
    <w:rsid w:val="00572AF2"/>
    <w:rsid w:val="00573270"/>
    <w:rsid w:val="00573292"/>
    <w:rsid w:val="005732A0"/>
    <w:rsid w:val="00573779"/>
    <w:rsid w:val="00573ED1"/>
    <w:rsid w:val="0057500C"/>
    <w:rsid w:val="00575277"/>
    <w:rsid w:val="0057575D"/>
    <w:rsid w:val="005778B3"/>
    <w:rsid w:val="00581F47"/>
    <w:rsid w:val="00582A31"/>
    <w:rsid w:val="00582BD2"/>
    <w:rsid w:val="00582E6F"/>
    <w:rsid w:val="00583D54"/>
    <w:rsid w:val="0058487C"/>
    <w:rsid w:val="005849D4"/>
    <w:rsid w:val="00585480"/>
    <w:rsid w:val="0058610D"/>
    <w:rsid w:val="0058613D"/>
    <w:rsid w:val="005866F5"/>
    <w:rsid w:val="00586726"/>
    <w:rsid w:val="00587421"/>
    <w:rsid w:val="005908F6"/>
    <w:rsid w:val="005912BD"/>
    <w:rsid w:val="00591A69"/>
    <w:rsid w:val="00592370"/>
    <w:rsid w:val="0059384F"/>
    <w:rsid w:val="00593AF1"/>
    <w:rsid w:val="00594007"/>
    <w:rsid w:val="005946B9"/>
    <w:rsid w:val="00594CAD"/>
    <w:rsid w:val="00595649"/>
    <w:rsid w:val="00595ED8"/>
    <w:rsid w:val="00596602"/>
    <w:rsid w:val="0059677A"/>
    <w:rsid w:val="00596953"/>
    <w:rsid w:val="005A041A"/>
    <w:rsid w:val="005A0487"/>
    <w:rsid w:val="005A0885"/>
    <w:rsid w:val="005A11CE"/>
    <w:rsid w:val="005A17A5"/>
    <w:rsid w:val="005A1B7F"/>
    <w:rsid w:val="005A1BCB"/>
    <w:rsid w:val="005A37E9"/>
    <w:rsid w:val="005A3BDE"/>
    <w:rsid w:val="005A3C8D"/>
    <w:rsid w:val="005A41D9"/>
    <w:rsid w:val="005A4804"/>
    <w:rsid w:val="005A5767"/>
    <w:rsid w:val="005A5A26"/>
    <w:rsid w:val="005A6080"/>
    <w:rsid w:val="005A7157"/>
    <w:rsid w:val="005A7A48"/>
    <w:rsid w:val="005A7CED"/>
    <w:rsid w:val="005B0AA3"/>
    <w:rsid w:val="005B22B4"/>
    <w:rsid w:val="005B25BF"/>
    <w:rsid w:val="005B2C2A"/>
    <w:rsid w:val="005B32CF"/>
    <w:rsid w:val="005B375D"/>
    <w:rsid w:val="005B3AA9"/>
    <w:rsid w:val="005B3C3D"/>
    <w:rsid w:val="005B43AC"/>
    <w:rsid w:val="005B441F"/>
    <w:rsid w:val="005B48F5"/>
    <w:rsid w:val="005B4F01"/>
    <w:rsid w:val="005B4FE8"/>
    <w:rsid w:val="005B586A"/>
    <w:rsid w:val="005B5D82"/>
    <w:rsid w:val="005B5DA6"/>
    <w:rsid w:val="005B601D"/>
    <w:rsid w:val="005B6213"/>
    <w:rsid w:val="005B6A27"/>
    <w:rsid w:val="005B7BC8"/>
    <w:rsid w:val="005C0047"/>
    <w:rsid w:val="005C0754"/>
    <w:rsid w:val="005C1016"/>
    <w:rsid w:val="005C181F"/>
    <w:rsid w:val="005C1A2C"/>
    <w:rsid w:val="005C238A"/>
    <w:rsid w:val="005C23E9"/>
    <w:rsid w:val="005C2A7F"/>
    <w:rsid w:val="005C2F5B"/>
    <w:rsid w:val="005C3628"/>
    <w:rsid w:val="005C47E8"/>
    <w:rsid w:val="005C5F16"/>
    <w:rsid w:val="005C60D7"/>
    <w:rsid w:val="005C6956"/>
    <w:rsid w:val="005C6C77"/>
    <w:rsid w:val="005C75C5"/>
    <w:rsid w:val="005C7A3A"/>
    <w:rsid w:val="005D08D6"/>
    <w:rsid w:val="005D0A5B"/>
    <w:rsid w:val="005D120A"/>
    <w:rsid w:val="005D1E9C"/>
    <w:rsid w:val="005D2259"/>
    <w:rsid w:val="005D2CB9"/>
    <w:rsid w:val="005D3040"/>
    <w:rsid w:val="005D31C7"/>
    <w:rsid w:val="005D333A"/>
    <w:rsid w:val="005D35FC"/>
    <w:rsid w:val="005D40FD"/>
    <w:rsid w:val="005D53FE"/>
    <w:rsid w:val="005D578F"/>
    <w:rsid w:val="005D587F"/>
    <w:rsid w:val="005D5E6F"/>
    <w:rsid w:val="005D6621"/>
    <w:rsid w:val="005D6C86"/>
    <w:rsid w:val="005D7234"/>
    <w:rsid w:val="005D78D2"/>
    <w:rsid w:val="005E0089"/>
    <w:rsid w:val="005E123C"/>
    <w:rsid w:val="005E15E3"/>
    <w:rsid w:val="005E1845"/>
    <w:rsid w:val="005E1A3F"/>
    <w:rsid w:val="005E2323"/>
    <w:rsid w:val="005E28AD"/>
    <w:rsid w:val="005E3216"/>
    <w:rsid w:val="005E3449"/>
    <w:rsid w:val="005E4361"/>
    <w:rsid w:val="005E4D3D"/>
    <w:rsid w:val="005E5320"/>
    <w:rsid w:val="005E575D"/>
    <w:rsid w:val="005F0819"/>
    <w:rsid w:val="005F1105"/>
    <w:rsid w:val="005F1660"/>
    <w:rsid w:val="005F29E1"/>
    <w:rsid w:val="005F4194"/>
    <w:rsid w:val="005F5846"/>
    <w:rsid w:val="005F6E7B"/>
    <w:rsid w:val="005F77CD"/>
    <w:rsid w:val="0060016C"/>
    <w:rsid w:val="00600D3E"/>
    <w:rsid w:val="006010CB"/>
    <w:rsid w:val="00601384"/>
    <w:rsid w:val="006015D4"/>
    <w:rsid w:val="00601BCE"/>
    <w:rsid w:val="006033BE"/>
    <w:rsid w:val="00603FBE"/>
    <w:rsid w:val="00604A91"/>
    <w:rsid w:val="006055CF"/>
    <w:rsid w:val="00605EF0"/>
    <w:rsid w:val="006060AA"/>
    <w:rsid w:val="00607283"/>
    <w:rsid w:val="00607AED"/>
    <w:rsid w:val="0061037D"/>
    <w:rsid w:val="0061048B"/>
    <w:rsid w:val="00610C0B"/>
    <w:rsid w:val="00611632"/>
    <w:rsid w:val="00611EA6"/>
    <w:rsid w:val="00612C4C"/>
    <w:rsid w:val="006137C4"/>
    <w:rsid w:val="006140BB"/>
    <w:rsid w:val="0061573A"/>
    <w:rsid w:val="00615C21"/>
    <w:rsid w:val="00616FAD"/>
    <w:rsid w:val="006174F2"/>
    <w:rsid w:val="00617E27"/>
    <w:rsid w:val="0062013E"/>
    <w:rsid w:val="00621202"/>
    <w:rsid w:val="00621449"/>
    <w:rsid w:val="00621AAA"/>
    <w:rsid w:val="0062300F"/>
    <w:rsid w:val="0062381B"/>
    <w:rsid w:val="006240EC"/>
    <w:rsid w:val="006241AA"/>
    <w:rsid w:val="00624A4A"/>
    <w:rsid w:val="00625AF1"/>
    <w:rsid w:val="00625F4F"/>
    <w:rsid w:val="006265D3"/>
    <w:rsid w:val="00627B10"/>
    <w:rsid w:val="00630152"/>
    <w:rsid w:val="0063096D"/>
    <w:rsid w:val="00630F91"/>
    <w:rsid w:val="0063156D"/>
    <w:rsid w:val="0063158C"/>
    <w:rsid w:val="00631635"/>
    <w:rsid w:val="006316D1"/>
    <w:rsid w:val="00631A8F"/>
    <w:rsid w:val="006323C4"/>
    <w:rsid w:val="006323CF"/>
    <w:rsid w:val="0063272D"/>
    <w:rsid w:val="00632906"/>
    <w:rsid w:val="00633EF8"/>
    <w:rsid w:val="006348E6"/>
    <w:rsid w:val="00635AFA"/>
    <w:rsid w:val="00636761"/>
    <w:rsid w:val="00636C06"/>
    <w:rsid w:val="0063757C"/>
    <w:rsid w:val="00637694"/>
    <w:rsid w:val="00637E78"/>
    <w:rsid w:val="006406FB"/>
    <w:rsid w:val="00640A09"/>
    <w:rsid w:val="00641791"/>
    <w:rsid w:val="00642063"/>
    <w:rsid w:val="00642DBA"/>
    <w:rsid w:val="0064454B"/>
    <w:rsid w:val="0064455E"/>
    <w:rsid w:val="00644C5C"/>
    <w:rsid w:val="0064521B"/>
    <w:rsid w:val="006452EB"/>
    <w:rsid w:val="00646648"/>
    <w:rsid w:val="00647F54"/>
    <w:rsid w:val="0065080A"/>
    <w:rsid w:val="00650931"/>
    <w:rsid w:val="0065096A"/>
    <w:rsid w:val="00650DEE"/>
    <w:rsid w:val="00652530"/>
    <w:rsid w:val="0065269C"/>
    <w:rsid w:val="00652776"/>
    <w:rsid w:val="006535F3"/>
    <w:rsid w:val="006546A5"/>
    <w:rsid w:val="00654F48"/>
    <w:rsid w:val="0065505F"/>
    <w:rsid w:val="00655AF4"/>
    <w:rsid w:val="006573B2"/>
    <w:rsid w:val="006574DC"/>
    <w:rsid w:val="0065777A"/>
    <w:rsid w:val="00657A76"/>
    <w:rsid w:val="00660340"/>
    <w:rsid w:val="00660BD0"/>
    <w:rsid w:val="006616B5"/>
    <w:rsid w:val="006618EA"/>
    <w:rsid w:val="00664273"/>
    <w:rsid w:val="006644C0"/>
    <w:rsid w:val="006656EC"/>
    <w:rsid w:val="00665770"/>
    <w:rsid w:val="00665CEC"/>
    <w:rsid w:val="00665E68"/>
    <w:rsid w:val="00667997"/>
    <w:rsid w:val="00667A51"/>
    <w:rsid w:val="00667AC9"/>
    <w:rsid w:val="00670667"/>
    <w:rsid w:val="00670744"/>
    <w:rsid w:val="00670831"/>
    <w:rsid w:val="006721B5"/>
    <w:rsid w:val="00672214"/>
    <w:rsid w:val="00672CAF"/>
    <w:rsid w:val="00673608"/>
    <w:rsid w:val="006750AA"/>
    <w:rsid w:val="00676893"/>
    <w:rsid w:val="00676A40"/>
    <w:rsid w:val="00676C9C"/>
    <w:rsid w:val="0067772C"/>
    <w:rsid w:val="00677B25"/>
    <w:rsid w:val="00677D4E"/>
    <w:rsid w:val="0068130C"/>
    <w:rsid w:val="0068138E"/>
    <w:rsid w:val="00681B70"/>
    <w:rsid w:val="00681C15"/>
    <w:rsid w:val="00682C0A"/>
    <w:rsid w:val="00683142"/>
    <w:rsid w:val="00684AAB"/>
    <w:rsid w:val="0068711F"/>
    <w:rsid w:val="006874C1"/>
    <w:rsid w:val="00690737"/>
    <w:rsid w:val="00691979"/>
    <w:rsid w:val="00691F3F"/>
    <w:rsid w:val="00693164"/>
    <w:rsid w:val="00694544"/>
    <w:rsid w:val="00695BFB"/>
    <w:rsid w:val="00695C7D"/>
    <w:rsid w:val="006960CD"/>
    <w:rsid w:val="00696829"/>
    <w:rsid w:val="00697009"/>
    <w:rsid w:val="00697843"/>
    <w:rsid w:val="0069796F"/>
    <w:rsid w:val="006A0DA7"/>
    <w:rsid w:val="006A108E"/>
    <w:rsid w:val="006A1258"/>
    <w:rsid w:val="006A1BBB"/>
    <w:rsid w:val="006A237C"/>
    <w:rsid w:val="006A2F6C"/>
    <w:rsid w:val="006A3281"/>
    <w:rsid w:val="006A36EC"/>
    <w:rsid w:val="006A4561"/>
    <w:rsid w:val="006A460A"/>
    <w:rsid w:val="006A720F"/>
    <w:rsid w:val="006A742F"/>
    <w:rsid w:val="006A77D2"/>
    <w:rsid w:val="006A7993"/>
    <w:rsid w:val="006B0C98"/>
    <w:rsid w:val="006B18B3"/>
    <w:rsid w:val="006B29F5"/>
    <w:rsid w:val="006B3D50"/>
    <w:rsid w:val="006B461A"/>
    <w:rsid w:val="006B4D65"/>
    <w:rsid w:val="006B61FA"/>
    <w:rsid w:val="006B7D70"/>
    <w:rsid w:val="006C0D00"/>
    <w:rsid w:val="006C186F"/>
    <w:rsid w:val="006C1A19"/>
    <w:rsid w:val="006C1C31"/>
    <w:rsid w:val="006C202B"/>
    <w:rsid w:val="006C230F"/>
    <w:rsid w:val="006C478C"/>
    <w:rsid w:val="006C4EBE"/>
    <w:rsid w:val="006C55CD"/>
    <w:rsid w:val="006D10C2"/>
    <w:rsid w:val="006D1276"/>
    <w:rsid w:val="006D3665"/>
    <w:rsid w:val="006D378D"/>
    <w:rsid w:val="006D4A26"/>
    <w:rsid w:val="006D4C69"/>
    <w:rsid w:val="006D4E39"/>
    <w:rsid w:val="006D5466"/>
    <w:rsid w:val="006D5570"/>
    <w:rsid w:val="006D65DE"/>
    <w:rsid w:val="006D6F26"/>
    <w:rsid w:val="006E0C1E"/>
    <w:rsid w:val="006E0D63"/>
    <w:rsid w:val="006E0FE6"/>
    <w:rsid w:val="006E22B4"/>
    <w:rsid w:val="006E2316"/>
    <w:rsid w:val="006E2411"/>
    <w:rsid w:val="006E269B"/>
    <w:rsid w:val="006E39D5"/>
    <w:rsid w:val="006E4D3E"/>
    <w:rsid w:val="006E4D86"/>
    <w:rsid w:val="006E5D4B"/>
    <w:rsid w:val="006E5F3D"/>
    <w:rsid w:val="006E6687"/>
    <w:rsid w:val="006E68F8"/>
    <w:rsid w:val="006E6C2F"/>
    <w:rsid w:val="006E768B"/>
    <w:rsid w:val="006E7810"/>
    <w:rsid w:val="006E795B"/>
    <w:rsid w:val="006E7AE9"/>
    <w:rsid w:val="006F0ED1"/>
    <w:rsid w:val="006F13C8"/>
    <w:rsid w:val="006F205C"/>
    <w:rsid w:val="006F206A"/>
    <w:rsid w:val="006F2832"/>
    <w:rsid w:val="006F36D2"/>
    <w:rsid w:val="006F376A"/>
    <w:rsid w:val="006F439A"/>
    <w:rsid w:val="006F4779"/>
    <w:rsid w:val="006F554A"/>
    <w:rsid w:val="006F5F50"/>
    <w:rsid w:val="006F604B"/>
    <w:rsid w:val="006F68EE"/>
    <w:rsid w:val="0070076C"/>
    <w:rsid w:val="007010D8"/>
    <w:rsid w:val="00701C84"/>
    <w:rsid w:val="00701F63"/>
    <w:rsid w:val="0070212E"/>
    <w:rsid w:val="0070245F"/>
    <w:rsid w:val="00702D48"/>
    <w:rsid w:val="0070418B"/>
    <w:rsid w:val="0070434E"/>
    <w:rsid w:val="007046CC"/>
    <w:rsid w:val="00704C10"/>
    <w:rsid w:val="007058FC"/>
    <w:rsid w:val="00705E7D"/>
    <w:rsid w:val="00706241"/>
    <w:rsid w:val="007067AC"/>
    <w:rsid w:val="0070776C"/>
    <w:rsid w:val="007107FB"/>
    <w:rsid w:val="007115BD"/>
    <w:rsid w:val="00711EBD"/>
    <w:rsid w:val="0071215A"/>
    <w:rsid w:val="00712759"/>
    <w:rsid w:val="00713C48"/>
    <w:rsid w:val="00713C9D"/>
    <w:rsid w:val="0071445E"/>
    <w:rsid w:val="007145CA"/>
    <w:rsid w:val="00714AB7"/>
    <w:rsid w:val="00714BA3"/>
    <w:rsid w:val="00714CC5"/>
    <w:rsid w:val="00715578"/>
    <w:rsid w:val="00715803"/>
    <w:rsid w:val="00715B4E"/>
    <w:rsid w:val="00715CB3"/>
    <w:rsid w:val="00716776"/>
    <w:rsid w:val="007168E3"/>
    <w:rsid w:val="00717D03"/>
    <w:rsid w:val="007210CF"/>
    <w:rsid w:val="007229E4"/>
    <w:rsid w:val="00722B8D"/>
    <w:rsid w:val="00723097"/>
    <w:rsid w:val="00723AA0"/>
    <w:rsid w:val="00724952"/>
    <w:rsid w:val="00724E17"/>
    <w:rsid w:val="00724E4E"/>
    <w:rsid w:val="0072598C"/>
    <w:rsid w:val="00725CB8"/>
    <w:rsid w:val="00731300"/>
    <w:rsid w:val="007319A7"/>
    <w:rsid w:val="00731BFB"/>
    <w:rsid w:val="00732ACB"/>
    <w:rsid w:val="00732E9C"/>
    <w:rsid w:val="00732F9B"/>
    <w:rsid w:val="0073425F"/>
    <w:rsid w:val="0073443B"/>
    <w:rsid w:val="007349AF"/>
    <w:rsid w:val="00734A52"/>
    <w:rsid w:val="0073509A"/>
    <w:rsid w:val="007350A6"/>
    <w:rsid w:val="00735C4C"/>
    <w:rsid w:val="00735F53"/>
    <w:rsid w:val="00736249"/>
    <w:rsid w:val="00736E76"/>
    <w:rsid w:val="00737238"/>
    <w:rsid w:val="00737E88"/>
    <w:rsid w:val="00740779"/>
    <w:rsid w:val="007407D9"/>
    <w:rsid w:val="00740BC2"/>
    <w:rsid w:val="00741FB5"/>
    <w:rsid w:val="007424CF"/>
    <w:rsid w:val="00743B71"/>
    <w:rsid w:val="00743ED4"/>
    <w:rsid w:val="00745DD4"/>
    <w:rsid w:val="00746808"/>
    <w:rsid w:val="007469E0"/>
    <w:rsid w:val="0074720B"/>
    <w:rsid w:val="0074790F"/>
    <w:rsid w:val="00747C24"/>
    <w:rsid w:val="00751069"/>
    <w:rsid w:val="00751778"/>
    <w:rsid w:val="007517BC"/>
    <w:rsid w:val="0075181D"/>
    <w:rsid w:val="00752286"/>
    <w:rsid w:val="00752334"/>
    <w:rsid w:val="007527BC"/>
    <w:rsid w:val="00752802"/>
    <w:rsid w:val="0075327B"/>
    <w:rsid w:val="0075428D"/>
    <w:rsid w:val="00756467"/>
    <w:rsid w:val="007568D4"/>
    <w:rsid w:val="00756CC0"/>
    <w:rsid w:val="00756D90"/>
    <w:rsid w:val="0075738A"/>
    <w:rsid w:val="00757FC9"/>
    <w:rsid w:val="00761533"/>
    <w:rsid w:val="007624BF"/>
    <w:rsid w:val="0076261C"/>
    <w:rsid w:val="00762671"/>
    <w:rsid w:val="00762E42"/>
    <w:rsid w:val="00763431"/>
    <w:rsid w:val="00763CAA"/>
    <w:rsid w:val="007657CC"/>
    <w:rsid w:val="007659BA"/>
    <w:rsid w:val="00770346"/>
    <w:rsid w:val="007704CB"/>
    <w:rsid w:val="00770A5B"/>
    <w:rsid w:val="00770EA4"/>
    <w:rsid w:val="0077127B"/>
    <w:rsid w:val="00771639"/>
    <w:rsid w:val="00771BFE"/>
    <w:rsid w:val="00772B91"/>
    <w:rsid w:val="00772BEB"/>
    <w:rsid w:val="00773B0E"/>
    <w:rsid w:val="00774599"/>
    <w:rsid w:val="00775CE2"/>
    <w:rsid w:val="007765B9"/>
    <w:rsid w:val="0077684B"/>
    <w:rsid w:val="00776ACF"/>
    <w:rsid w:val="00777043"/>
    <w:rsid w:val="007779ED"/>
    <w:rsid w:val="00777FAC"/>
    <w:rsid w:val="007802AD"/>
    <w:rsid w:val="00780B25"/>
    <w:rsid w:val="00781350"/>
    <w:rsid w:val="0078154E"/>
    <w:rsid w:val="007827A2"/>
    <w:rsid w:val="00783D6B"/>
    <w:rsid w:val="00783FB0"/>
    <w:rsid w:val="00784141"/>
    <w:rsid w:val="007847D2"/>
    <w:rsid w:val="00784B53"/>
    <w:rsid w:val="00786AD7"/>
    <w:rsid w:val="0078711C"/>
    <w:rsid w:val="00790DB2"/>
    <w:rsid w:val="00792016"/>
    <w:rsid w:val="00792150"/>
    <w:rsid w:val="007926C8"/>
    <w:rsid w:val="00792F34"/>
    <w:rsid w:val="00793DB4"/>
    <w:rsid w:val="00794375"/>
    <w:rsid w:val="00794498"/>
    <w:rsid w:val="007946AF"/>
    <w:rsid w:val="00795389"/>
    <w:rsid w:val="007953FA"/>
    <w:rsid w:val="00796D59"/>
    <w:rsid w:val="00797C3E"/>
    <w:rsid w:val="007A2429"/>
    <w:rsid w:val="007A36BC"/>
    <w:rsid w:val="007A3E6C"/>
    <w:rsid w:val="007A53F4"/>
    <w:rsid w:val="007A56C8"/>
    <w:rsid w:val="007A5AB4"/>
    <w:rsid w:val="007A5D80"/>
    <w:rsid w:val="007A7D95"/>
    <w:rsid w:val="007B0048"/>
    <w:rsid w:val="007B00D6"/>
    <w:rsid w:val="007B0E17"/>
    <w:rsid w:val="007B24AB"/>
    <w:rsid w:val="007B2A91"/>
    <w:rsid w:val="007B3876"/>
    <w:rsid w:val="007B430E"/>
    <w:rsid w:val="007B642B"/>
    <w:rsid w:val="007B6933"/>
    <w:rsid w:val="007B6EB2"/>
    <w:rsid w:val="007B73D8"/>
    <w:rsid w:val="007B7EA6"/>
    <w:rsid w:val="007C0058"/>
    <w:rsid w:val="007C0B7F"/>
    <w:rsid w:val="007C0FB7"/>
    <w:rsid w:val="007C1137"/>
    <w:rsid w:val="007C122F"/>
    <w:rsid w:val="007C19BB"/>
    <w:rsid w:val="007C1AB5"/>
    <w:rsid w:val="007C20E2"/>
    <w:rsid w:val="007C267A"/>
    <w:rsid w:val="007C302A"/>
    <w:rsid w:val="007C314F"/>
    <w:rsid w:val="007C40D9"/>
    <w:rsid w:val="007C42B8"/>
    <w:rsid w:val="007C51C8"/>
    <w:rsid w:val="007C6D76"/>
    <w:rsid w:val="007C73B1"/>
    <w:rsid w:val="007C750E"/>
    <w:rsid w:val="007C7DFE"/>
    <w:rsid w:val="007D0228"/>
    <w:rsid w:val="007D08EA"/>
    <w:rsid w:val="007D093D"/>
    <w:rsid w:val="007D1345"/>
    <w:rsid w:val="007D19E4"/>
    <w:rsid w:val="007D1C86"/>
    <w:rsid w:val="007D3093"/>
    <w:rsid w:val="007D4F35"/>
    <w:rsid w:val="007D5A2C"/>
    <w:rsid w:val="007D5B74"/>
    <w:rsid w:val="007D5FE1"/>
    <w:rsid w:val="007D61E4"/>
    <w:rsid w:val="007D76C0"/>
    <w:rsid w:val="007D7B22"/>
    <w:rsid w:val="007E0421"/>
    <w:rsid w:val="007E0623"/>
    <w:rsid w:val="007E0F48"/>
    <w:rsid w:val="007E116A"/>
    <w:rsid w:val="007E16EA"/>
    <w:rsid w:val="007E2F5D"/>
    <w:rsid w:val="007E3119"/>
    <w:rsid w:val="007E33C2"/>
    <w:rsid w:val="007E3848"/>
    <w:rsid w:val="007E39FC"/>
    <w:rsid w:val="007E3A7C"/>
    <w:rsid w:val="007E4F28"/>
    <w:rsid w:val="007E528E"/>
    <w:rsid w:val="007E668E"/>
    <w:rsid w:val="007E785B"/>
    <w:rsid w:val="007E7864"/>
    <w:rsid w:val="007E79D3"/>
    <w:rsid w:val="007F0697"/>
    <w:rsid w:val="007F0884"/>
    <w:rsid w:val="007F189B"/>
    <w:rsid w:val="007F2432"/>
    <w:rsid w:val="007F26A1"/>
    <w:rsid w:val="007F28D5"/>
    <w:rsid w:val="007F2ADA"/>
    <w:rsid w:val="007F386A"/>
    <w:rsid w:val="007F3AB5"/>
    <w:rsid w:val="007F3FEC"/>
    <w:rsid w:val="007F525C"/>
    <w:rsid w:val="007F667F"/>
    <w:rsid w:val="007F6DE9"/>
    <w:rsid w:val="007F6EBD"/>
    <w:rsid w:val="007F78C1"/>
    <w:rsid w:val="0080018E"/>
    <w:rsid w:val="008010CF"/>
    <w:rsid w:val="00801845"/>
    <w:rsid w:val="00801D75"/>
    <w:rsid w:val="008024DD"/>
    <w:rsid w:val="00802E0C"/>
    <w:rsid w:val="00803898"/>
    <w:rsid w:val="00803AB4"/>
    <w:rsid w:val="00803EC5"/>
    <w:rsid w:val="008041FF"/>
    <w:rsid w:val="00804A03"/>
    <w:rsid w:val="00804CEC"/>
    <w:rsid w:val="0080651B"/>
    <w:rsid w:val="0080677C"/>
    <w:rsid w:val="0080693B"/>
    <w:rsid w:val="00806AE8"/>
    <w:rsid w:val="00807B9F"/>
    <w:rsid w:val="00811291"/>
    <w:rsid w:val="00812482"/>
    <w:rsid w:val="00812528"/>
    <w:rsid w:val="008128EC"/>
    <w:rsid w:val="008130A1"/>
    <w:rsid w:val="008147C3"/>
    <w:rsid w:val="008149A7"/>
    <w:rsid w:val="00815160"/>
    <w:rsid w:val="00815435"/>
    <w:rsid w:val="0081563F"/>
    <w:rsid w:val="00815820"/>
    <w:rsid w:val="00816233"/>
    <w:rsid w:val="008164D6"/>
    <w:rsid w:val="00816D39"/>
    <w:rsid w:val="00816F57"/>
    <w:rsid w:val="00817164"/>
    <w:rsid w:val="00817A4D"/>
    <w:rsid w:val="00817D1E"/>
    <w:rsid w:val="00817FE8"/>
    <w:rsid w:val="0082019A"/>
    <w:rsid w:val="0082034B"/>
    <w:rsid w:val="008221DB"/>
    <w:rsid w:val="00822D10"/>
    <w:rsid w:val="0082352E"/>
    <w:rsid w:val="0082432B"/>
    <w:rsid w:val="0082478C"/>
    <w:rsid w:val="00824AFA"/>
    <w:rsid w:val="00825516"/>
    <w:rsid w:val="00825691"/>
    <w:rsid w:val="0082674E"/>
    <w:rsid w:val="00826B51"/>
    <w:rsid w:val="008272D0"/>
    <w:rsid w:val="0082795E"/>
    <w:rsid w:val="00827B50"/>
    <w:rsid w:val="00830DEC"/>
    <w:rsid w:val="008313F5"/>
    <w:rsid w:val="00831447"/>
    <w:rsid w:val="0083152E"/>
    <w:rsid w:val="008318CE"/>
    <w:rsid w:val="00831C45"/>
    <w:rsid w:val="00832E67"/>
    <w:rsid w:val="00833DDA"/>
    <w:rsid w:val="00835344"/>
    <w:rsid w:val="00836BE2"/>
    <w:rsid w:val="00836DD6"/>
    <w:rsid w:val="00837D20"/>
    <w:rsid w:val="00840637"/>
    <w:rsid w:val="008406F8"/>
    <w:rsid w:val="0084078E"/>
    <w:rsid w:val="00840FC9"/>
    <w:rsid w:val="00841164"/>
    <w:rsid w:val="008416BC"/>
    <w:rsid w:val="0084198A"/>
    <w:rsid w:val="008422BD"/>
    <w:rsid w:val="008429BB"/>
    <w:rsid w:val="00842A26"/>
    <w:rsid w:val="00842C8A"/>
    <w:rsid w:val="00843045"/>
    <w:rsid w:val="00844438"/>
    <w:rsid w:val="00845158"/>
    <w:rsid w:val="008455DA"/>
    <w:rsid w:val="00847A1B"/>
    <w:rsid w:val="00847ADC"/>
    <w:rsid w:val="00850512"/>
    <w:rsid w:val="008522E1"/>
    <w:rsid w:val="00852F88"/>
    <w:rsid w:val="00853364"/>
    <w:rsid w:val="008537B8"/>
    <w:rsid w:val="00853F08"/>
    <w:rsid w:val="008542DB"/>
    <w:rsid w:val="008545AD"/>
    <w:rsid w:val="00854628"/>
    <w:rsid w:val="008560C3"/>
    <w:rsid w:val="008561F2"/>
    <w:rsid w:val="008563F1"/>
    <w:rsid w:val="00856D24"/>
    <w:rsid w:val="008578AA"/>
    <w:rsid w:val="00857BF8"/>
    <w:rsid w:val="0086062D"/>
    <w:rsid w:val="008609D2"/>
    <w:rsid w:val="00860B14"/>
    <w:rsid w:val="00860CDC"/>
    <w:rsid w:val="00861E03"/>
    <w:rsid w:val="008631F3"/>
    <w:rsid w:val="0086484E"/>
    <w:rsid w:val="008653D3"/>
    <w:rsid w:val="00865908"/>
    <w:rsid w:val="00865C73"/>
    <w:rsid w:val="0086603D"/>
    <w:rsid w:val="0086614C"/>
    <w:rsid w:val="008662A2"/>
    <w:rsid w:val="0086664C"/>
    <w:rsid w:val="00866A9B"/>
    <w:rsid w:val="00866E3D"/>
    <w:rsid w:val="008671FA"/>
    <w:rsid w:val="00867CB8"/>
    <w:rsid w:val="00867DDB"/>
    <w:rsid w:val="00870CF6"/>
    <w:rsid w:val="008710C1"/>
    <w:rsid w:val="008724AD"/>
    <w:rsid w:val="00873696"/>
    <w:rsid w:val="00874304"/>
    <w:rsid w:val="00876694"/>
    <w:rsid w:val="00877116"/>
    <w:rsid w:val="008774EB"/>
    <w:rsid w:val="008775D1"/>
    <w:rsid w:val="00877C64"/>
    <w:rsid w:val="0088071D"/>
    <w:rsid w:val="00880A84"/>
    <w:rsid w:val="00880C15"/>
    <w:rsid w:val="00880CDC"/>
    <w:rsid w:val="008811F9"/>
    <w:rsid w:val="00881DAC"/>
    <w:rsid w:val="00881F03"/>
    <w:rsid w:val="0088442B"/>
    <w:rsid w:val="00884718"/>
    <w:rsid w:val="00884F6D"/>
    <w:rsid w:val="00886882"/>
    <w:rsid w:val="00886A4D"/>
    <w:rsid w:val="00887977"/>
    <w:rsid w:val="0088799D"/>
    <w:rsid w:val="00887DE9"/>
    <w:rsid w:val="00890797"/>
    <w:rsid w:val="00891038"/>
    <w:rsid w:val="00892F96"/>
    <w:rsid w:val="00893E92"/>
    <w:rsid w:val="008944F0"/>
    <w:rsid w:val="0089591C"/>
    <w:rsid w:val="0089740A"/>
    <w:rsid w:val="00897651"/>
    <w:rsid w:val="00897D10"/>
    <w:rsid w:val="00897FFC"/>
    <w:rsid w:val="008A0435"/>
    <w:rsid w:val="008A053B"/>
    <w:rsid w:val="008A0F74"/>
    <w:rsid w:val="008A0FB1"/>
    <w:rsid w:val="008A17C1"/>
    <w:rsid w:val="008A297C"/>
    <w:rsid w:val="008A3B6D"/>
    <w:rsid w:val="008A43F8"/>
    <w:rsid w:val="008A49F3"/>
    <w:rsid w:val="008A56DA"/>
    <w:rsid w:val="008A6C75"/>
    <w:rsid w:val="008A6FE2"/>
    <w:rsid w:val="008A73B5"/>
    <w:rsid w:val="008A74F5"/>
    <w:rsid w:val="008A77E2"/>
    <w:rsid w:val="008B04C3"/>
    <w:rsid w:val="008B067B"/>
    <w:rsid w:val="008B13B8"/>
    <w:rsid w:val="008B1821"/>
    <w:rsid w:val="008B19ED"/>
    <w:rsid w:val="008B23B0"/>
    <w:rsid w:val="008B2B5D"/>
    <w:rsid w:val="008B2C7D"/>
    <w:rsid w:val="008B33D9"/>
    <w:rsid w:val="008B3AA9"/>
    <w:rsid w:val="008B478D"/>
    <w:rsid w:val="008B778A"/>
    <w:rsid w:val="008C09E8"/>
    <w:rsid w:val="008C1F9D"/>
    <w:rsid w:val="008C2BBB"/>
    <w:rsid w:val="008C30EE"/>
    <w:rsid w:val="008C3CC5"/>
    <w:rsid w:val="008C54CE"/>
    <w:rsid w:val="008C5848"/>
    <w:rsid w:val="008C7573"/>
    <w:rsid w:val="008C76B1"/>
    <w:rsid w:val="008C7F28"/>
    <w:rsid w:val="008D0CEC"/>
    <w:rsid w:val="008D15C8"/>
    <w:rsid w:val="008D1C80"/>
    <w:rsid w:val="008D262C"/>
    <w:rsid w:val="008D26C4"/>
    <w:rsid w:val="008D2DAC"/>
    <w:rsid w:val="008D2F0E"/>
    <w:rsid w:val="008D3B72"/>
    <w:rsid w:val="008D42B9"/>
    <w:rsid w:val="008D4F97"/>
    <w:rsid w:val="008D52DA"/>
    <w:rsid w:val="008D5FA2"/>
    <w:rsid w:val="008D6257"/>
    <w:rsid w:val="008D6676"/>
    <w:rsid w:val="008D74AE"/>
    <w:rsid w:val="008D7DE2"/>
    <w:rsid w:val="008E0A7A"/>
    <w:rsid w:val="008E147B"/>
    <w:rsid w:val="008E1EA1"/>
    <w:rsid w:val="008E22A0"/>
    <w:rsid w:val="008E2D56"/>
    <w:rsid w:val="008E2F11"/>
    <w:rsid w:val="008E3EC4"/>
    <w:rsid w:val="008E4381"/>
    <w:rsid w:val="008E4BA7"/>
    <w:rsid w:val="008E5823"/>
    <w:rsid w:val="008E61C0"/>
    <w:rsid w:val="008E62CD"/>
    <w:rsid w:val="008F0C0C"/>
    <w:rsid w:val="008F10CA"/>
    <w:rsid w:val="008F1492"/>
    <w:rsid w:val="008F18B2"/>
    <w:rsid w:val="008F29AE"/>
    <w:rsid w:val="008F391A"/>
    <w:rsid w:val="008F46AC"/>
    <w:rsid w:val="008F4C6D"/>
    <w:rsid w:val="008F51FB"/>
    <w:rsid w:val="008F5DCB"/>
    <w:rsid w:val="008F611D"/>
    <w:rsid w:val="008F664A"/>
    <w:rsid w:val="008F7935"/>
    <w:rsid w:val="0090014C"/>
    <w:rsid w:val="00900AFF"/>
    <w:rsid w:val="00901A45"/>
    <w:rsid w:val="00901E65"/>
    <w:rsid w:val="00901F17"/>
    <w:rsid w:val="00902A62"/>
    <w:rsid w:val="009036B1"/>
    <w:rsid w:val="0090372E"/>
    <w:rsid w:val="00904002"/>
    <w:rsid w:val="00904BC3"/>
    <w:rsid w:val="00905103"/>
    <w:rsid w:val="009058E7"/>
    <w:rsid w:val="009059BE"/>
    <w:rsid w:val="0090601E"/>
    <w:rsid w:val="00906976"/>
    <w:rsid w:val="00906C08"/>
    <w:rsid w:val="009071D7"/>
    <w:rsid w:val="009104C8"/>
    <w:rsid w:val="00910E5C"/>
    <w:rsid w:val="009114BD"/>
    <w:rsid w:val="00912F21"/>
    <w:rsid w:val="00913292"/>
    <w:rsid w:val="00913851"/>
    <w:rsid w:val="00914741"/>
    <w:rsid w:val="009154A5"/>
    <w:rsid w:val="009179D9"/>
    <w:rsid w:val="00921540"/>
    <w:rsid w:val="00921F81"/>
    <w:rsid w:val="009222A1"/>
    <w:rsid w:val="00922534"/>
    <w:rsid w:val="009228B5"/>
    <w:rsid w:val="009254B3"/>
    <w:rsid w:val="00925D51"/>
    <w:rsid w:val="00926245"/>
    <w:rsid w:val="009263C1"/>
    <w:rsid w:val="009278CE"/>
    <w:rsid w:val="00927F4B"/>
    <w:rsid w:val="00927F76"/>
    <w:rsid w:val="009306CF"/>
    <w:rsid w:val="009313C8"/>
    <w:rsid w:val="009328DA"/>
    <w:rsid w:val="00932E03"/>
    <w:rsid w:val="009332C4"/>
    <w:rsid w:val="0093377A"/>
    <w:rsid w:val="00933814"/>
    <w:rsid w:val="00933CCF"/>
    <w:rsid w:val="00935187"/>
    <w:rsid w:val="009353C1"/>
    <w:rsid w:val="00935CFF"/>
    <w:rsid w:val="009369A4"/>
    <w:rsid w:val="00937461"/>
    <w:rsid w:val="00937A1B"/>
    <w:rsid w:val="00941542"/>
    <w:rsid w:val="00942062"/>
    <w:rsid w:val="0094226C"/>
    <w:rsid w:val="00942F17"/>
    <w:rsid w:val="00944A9F"/>
    <w:rsid w:val="00944DA1"/>
    <w:rsid w:val="0094500E"/>
    <w:rsid w:val="00945E6A"/>
    <w:rsid w:val="0094621C"/>
    <w:rsid w:val="00946943"/>
    <w:rsid w:val="00946FC4"/>
    <w:rsid w:val="009503F1"/>
    <w:rsid w:val="0095229B"/>
    <w:rsid w:val="00952589"/>
    <w:rsid w:val="009539C7"/>
    <w:rsid w:val="00953AB3"/>
    <w:rsid w:val="00954FC0"/>
    <w:rsid w:val="00955547"/>
    <w:rsid w:val="009555FB"/>
    <w:rsid w:val="00955C25"/>
    <w:rsid w:val="00956141"/>
    <w:rsid w:val="0095627F"/>
    <w:rsid w:val="00956A83"/>
    <w:rsid w:val="00956E64"/>
    <w:rsid w:val="00957DD6"/>
    <w:rsid w:val="00960A11"/>
    <w:rsid w:val="009610FB"/>
    <w:rsid w:val="00961659"/>
    <w:rsid w:val="00961762"/>
    <w:rsid w:val="009618FE"/>
    <w:rsid w:val="00961D8F"/>
    <w:rsid w:val="00961FBC"/>
    <w:rsid w:val="0096365F"/>
    <w:rsid w:val="009653F7"/>
    <w:rsid w:val="009659E8"/>
    <w:rsid w:val="00965AC5"/>
    <w:rsid w:val="00965B27"/>
    <w:rsid w:val="00965D83"/>
    <w:rsid w:val="00966F3A"/>
    <w:rsid w:val="0096790B"/>
    <w:rsid w:val="00967C2A"/>
    <w:rsid w:val="00970135"/>
    <w:rsid w:val="0097031A"/>
    <w:rsid w:val="009705A8"/>
    <w:rsid w:val="009713D6"/>
    <w:rsid w:val="00971D52"/>
    <w:rsid w:val="0097216C"/>
    <w:rsid w:val="009729B4"/>
    <w:rsid w:val="00973212"/>
    <w:rsid w:val="00973215"/>
    <w:rsid w:val="00973471"/>
    <w:rsid w:val="009735E2"/>
    <w:rsid w:val="009738AA"/>
    <w:rsid w:val="009738E6"/>
    <w:rsid w:val="00974883"/>
    <w:rsid w:val="0097493B"/>
    <w:rsid w:val="009751D3"/>
    <w:rsid w:val="0097659F"/>
    <w:rsid w:val="0097667E"/>
    <w:rsid w:val="009779EC"/>
    <w:rsid w:val="00977A04"/>
    <w:rsid w:val="00977CFA"/>
    <w:rsid w:val="00980363"/>
    <w:rsid w:val="009805A3"/>
    <w:rsid w:val="0098091E"/>
    <w:rsid w:val="00982B0B"/>
    <w:rsid w:val="00983D5F"/>
    <w:rsid w:val="00983DED"/>
    <w:rsid w:val="0098430E"/>
    <w:rsid w:val="0098437D"/>
    <w:rsid w:val="00984458"/>
    <w:rsid w:val="009867AD"/>
    <w:rsid w:val="00986AAE"/>
    <w:rsid w:val="00987499"/>
    <w:rsid w:val="0099043A"/>
    <w:rsid w:val="00990AB4"/>
    <w:rsid w:val="00990DA6"/>
    <w:rsid w:val="00991A3B"/>
    <w:rsid w:val="00991D7B"/>
    <w:rsid w:val="009930E0"/>
    <w:rsid w:val="00993BE7"/>
    <w:rsid w:val="009940E3"/>
    <w:rsid w:val="009942E2"/>
    <w:rsid w:val="00994662"/>
    <w:rsid w:val="0099506D"/>
    <w:rsid w:val="00995743"/>
    <w:rsid w:val="00995BA1"/>
    <w:rsid w:val="00995C56"/>
    <w:rsid w:val="009961B3"/>
    <w:rsid w:val="009971F5"/>
    <w:rsid w:val="009A0B0D"/>
    <w:rsid w:val="009A0DE7"/>
    <w:rsid w:val="009A21B6"/>
    <w:rsid w:val="009A308E"/>
    <w:rsid w:val="009A33AA"/>
    <w:rsid w:val="009A3FE1"/>
    <w:rsid w:val="009A4BBA"/>
    <w:rsid w:val="009A4C4F"/>
    <w:rsid w:val="009A62EE"/>
    <w:rsid w:val="009A671A"/>
    <w:rsid w:val="009A7E55"/>
    <w:rsid w:val="009A7EFF"/>
    <w:rsid w:val="009A7F75"/>
    <w:rsid w:val="009B0EA4"/>
    <w:rsid w:val="009B2C75"/>
    <w:rsid w:val="009B44CC"/>
    <w:rsid w:val="009B55AF"/>
    <w:rsid w:val="009B5A5C"/>
    <w:rsid w:val="009B5BA4"/>
    <w:rsid w:val="009B668E"/>
    <w:rsid w:val="009B6F03"/>
    <w:rsid w:val="009B6F4F"/>
    <w:rsid w:val="009B79DA"/>
    <w:rsid w:val="009C1760"/>
    <w:rsid w:val="009C22C9"/>
    <w:rsid w:val="009C2620"/>
    <w:rsid w:val="009C3484"/>
    <w:rsid w:val="009C4923"/>
    <w:rsid w:val="009C4F17"/>
    <w:rsid w:val="009C56DA"/>
    <w:rsid w:val="009C5E3D"/>
    <w:rsid w:val="009C6284"/>
    <w:rsid w:val="009C76F9"/>
    <w:rsid w:val="009C771E"/>
    <w:rsid w:val="009D114E"/>
    <w:rsid w:val="009D11DB"/>
    <w:rsid w:val="009D1B9F"/>
    <w:rsid w:val="009D3104"/>
    <w:rsid w:val="009D39DB"/>
    <w:rsid w:val="009D623A"/>
    <w:rsid w:val="009D65AA"/>
    <w:rsid w:val="009D66C0"/>
    <w:rsid w:val="009D6B2A"/>
    <w:rsid w:val="009D72E7"/>
    <w:rsid w:val="009D73EF"/>
    <w:rsid w:val="009D7873"/>
    <w:rsid w:val="009E0693"/>
    <w:rsid w:val="009E10AA"/>
    <w:rsid w:val="009E2192"/>
    <w:rsid w:val="009E3FC1"/>
    <w:rsid w:val="009E45E9"/>
    <w:rsid w:val="009E4BBE"/>
    <w:rsid w:val="009E4DAA"/>
    <w:rsid w:val="009E508A"/>
    <w:rsid w:val="009E6380"/>
    <w:rsid w:val="009E6B00"/>
    <w:rsid w:val="009F2561"/>
    <w:rsid w:val="009F3202"/>
    <w:rsid w:val="009F3A13"/>
    <w:rsid w:val="009F4144"/>
    <w:rsid w:val="009F414C"/>
    <w:rsid w:val="009F469D"/>
    <w:rsid w:val="009F4B23"/>
    <w:rsid w:val="009F5750"/>
    <w:rsid w:val="009F5C13"/>
    <w:rsid w:val="009F7B1F"/>
    <w:rsid w:val="009F7EBD"/>
    <w:rsid w:val="009F7F22"/>
    <w:rsid w:val="00A0092B"/>
    <w:rsid w:val="00A00C88"/>
    <w:rsid w:val="00A013A6"/>
    <w:rsid w:val="00A014F6"/>
    <w:rsid w:val="00A017EB"/>
    <w:rsid w:val="00A01822"/>
    <w:rsid w:val="00A02D81"/>
    <w:rsid w:val="00A0306F"/>
    <w:rsid w:val="00A041ED"/>
    <w:rsid w:val="00A061CC"/>
    <w:rsid w:val="00A068DD"/>
    <w:rsid w:val="00A06B42"/>
    <w:rsid w:val="00A0702A"/>
    <w:rsid w:val="00A075EB"/>
    <w:rsid w:val="00A07D67"/>
    <w:rsid w:val="00A10209"/>
    <w:rsid w:val="00A1060F"/>
    <w:rsid w:val="00A11167"/>
    <w:rsid w:val="00A12097"/>
    <w:rsid w:val="00A128A2"/>
    <w:rsid w:val="00A131B4"/>
    <w:rsid w:val="00A138CD"/>
    <w:rsid w:val="00A1403D"/>
    <w:rsid w:val="00A14414"/>
    <w:rsid w:val="00A15A80"/>
    <w:rsid w:val="00A1606E"/>
    <w:rsid w:val="00A16C08"/>
    <w:rsid w:val="00A17FF0"/>
    <w:rsid w:val="00A201D0"/>
    <w:rsid w:val="00A206CF"/>
    <w:rsid w:val="00A2247D"/>
    <w:rsid w:val="00A245FF"/>
    <w:rsid w:val="00A24E19"/>
    <w:rsid w:val="00A24E1C"/>
    <w:rsid w:val="00A250B8"/>
    <w:rsid w:val="00A25D26"/>
    <w:rsid w:val="00A26701"/>
    <w:rsid w:val="00A303B5"/>
    <w:rsid w:val="00A305B9"/>
    <w:rsid w:val="00A3063B"/>
    <w:rsid w:val="00A316C4"/>
    <w:rsid w:val="00A318E6"/>
    <w:rsid w:val="00A3192C"/>
    <w:rsid w:val="00A324EF"/>
    <w:rsid w:val="00A3284F"/>
    <w:rsid w:val="00A33120"/>
    <w:rsid w:val="00A33164"/>
    <w:rsid w:val="00A357C6"/>
    <w:rsid w:val="00A35BC4"/>
    <w:rsid w:val="00A364AD"/>
    <w:rsid w:val="00A37374"/>
    <w:rsid w:val="00A373F1"/>
    <w:rsid w:val="00A37BE1"/>
    <w:rsid w:val="00A40253"/>
    <w:rsid w:val="00A4062C"/>
    <w:rsid w:val="00A433D6"/>
    <w:rsid w:val="00A43FB8"/>
    <w:rsid w:val="00A44B46"/>
    <w:rsid w:val="00A454DD"/>
    <w:rsid w:val="00A454FD"/>
    <w:rsid w:val="00A45555"/>
    <w:rsid w:val="00A456F3"/>
    <w:rsid w:val="00A46732"/>
    <w:rsid w:val="00A46D01"/>
    <w:rsid w:val="00A50332"/>
    <w:rsid w:val="00A5047A"/>
    <w:rsid w:val="00A50A47"/>
    <w:rsid w:val="00A50D28"/>
    <w:rsid w:val="00A512C8"/>
    <w:rsid w:val="00A51E73"/>
    <w:rsid w:val="00A52E78"/>
    <w:rsid w:val="00A53896"/>
    <w:rsid w:val="00A54E3F"/>
    <w:rsid w:val="00A55F2D"/>
    <w:rsid w:val="00A55FD0"/>
    <w:rsid w:val="00A56D2D"/>
    <w:rsid w:val="00A57ED5"/>
    <w:rsid w:val="00A6164F"/>
    <w:rsid w:val="00A62BB1"/>
    <w:rsid w:val="00A647A9"/>
    <w:rsid w:val="00A661D5"/>
    <w:rsid w:val="00A667F5"/>
    <w:rsid w:val="00A66BB2"/>
    <w:rsid w:val="00A66D66"/>
    <w:rsid w:val="00A671BE"/>
    <w:rsid w:val="00A6772E"/>
    <w:rsid w:val="00A677FB"/>
    <w:rsid w:val="00A67CE5"/>
    <w:rsid w:val="00A67DD8"/>
    <w:rsid w:val="00A67F25"/>
    <w:rsid w:val="00A70072"/>
    <w:rsid w:val="00A70366"/>
    <w:rsid w:val="00A7113F"/>
    <w:rsid w:val="00A716CA"/>
    <w:rsid w:val="00A71A53"/>
    <w:rsid w:val="00A71C68"/>
    <w:rsid w:val="00A72F4D"/>
    <w:rsid w:val="00A7388B"/>
    <w:rsid w:val="00A7420C"/>
    <w:rsid w:val="00A75276"/>
    <w:rsid w:val="00A75AA8"/>
    <w:rsid w:val="00A76F6D"/>
    <w:rsid w:val="00A806F3"/>
    <w:rsid w:val="00A825B6"/>
    <w:rsid w:val="00A8290D"/>
    <w:rsid w:val="00A83493"/>
    <w:rsid w:val="00A834FB"/>
    <w:rsid w:val="00A83A95"/>
    <w:rsid w:val="00A84138"/>
    <w:rsid w:val="00A84213"/>
    <w:rsid w:val="00A84953"/>
    <w:rsid w:val="00A8522A"/>
    <w:rsid w:val="00A856E8"/>
    <w:rsid w:val="00A86171"/>
    <w:rsid w:val="00A876D3"/>
    <w:rsid w:val="00A90632"/>
    <w:rsid w:val="00A91658"/>
    <w:rsid w:val="00A93934"/>
    <w:rsid w:val="00A93C58"/>
    <w:rsid w:val="00A93E33"/>
    <w:rsid w:val="00A93E34"/>
    <w:rsid w:val="00A9448A"/>
    <w:rsid w:val="00A945AA"/>
    <w:rsid w:val="00A94FB2"/>
    <w:rsid w:val="00A95174"/>
    <w:rsid w:val="00A96346"/>
    <w:rsid w:val="00A966CF"/>
    <w:rsid w:val="00A96B6D"/>
    <w:rsid w:val="00A96EB7"/>
    <w:rsid w:val="00A97018"/>
    <w:rsid w:val="00AA031D"/>
    <w:rsid w:val="00AA088F"/>
    <w:rsid w:val="00AA0DA2"/>
    <w:rsid w:val="00AA16F3"/>
    <w:rsid w:val="00AA20F1"/>
    <w:rsid w:val="00AA2722"/>
    <w:rsid w:val="00AA3ADC"/>
    <w:rsid w:val="00AA43A0"/>
    <w:rsid w:val="00AA68C4"/>
    <w:rsid w:val="00AA6910"/>
    <w:rsid w:val="00AA6CE2"/>
    <w:rsid w:val="00AA70C0"/>
    <w:rsid w:val="00AA77D5"/>
    <w:rsid w:val="00AA7825"/>
    <w:rsid w:val="00AB039F"/>
    <w:rsid w:val="00AB0BDA"/>
    <w:rsid w:val="00AB0DA9"/>
    <w:rsid w:val="00AB14B9"/>
    <w:rsid w:val="00AB14D7"/>
    <w:rsid w:val="00AB230F"/>
    <w:rsid w:val="00AB2A52"/>
    <w:rsid w:val="00AB4FD8"/>
    <w:rsid w:val="00AB5C8D"/>
    <w:rsid w:val="00AB5F94"/>
    <w:rsid w:val="00AB6B51"/>
    <w:rsid w:val="00AB72B9"/>
    <w:rsid w:val="00AB7328"/>
    <w:rsid w:val="00AB78B2"/>
    <w:rsid w:val="00AB7A5C"/>
    <w:rsid w:val="00AC0DFB"/>
    <w:rsid w:val="00AC116A"/>
    <w:rsid w:val="00AC11B1"/>
    <w:rsid w:val="00AC16D0"/>
    <w:rsid w:val="00AC2A63"/>
    <w:rsid w:val="00AC30DA"/>
    <w:rsid w:val="00AC4448"/>
    <w:rsid w:val="00AC4864"/>
    <w:rsid w:val="00AC5D1B"/>
    <w:rsid w:val="00AC5ED4"/>
    <w:rsid w:val="00AC5FE0"/>
    <w:rsid w:val="00AC7348"/>
    <w:rsid w:val="00AD01F8"/>
    <w:rsid w:val="00AD075F"/>
    <w:rsid w:val="00AD1216"/>
    <w:rsid w:val="00AD212C"/>
    <w:rsid w:val="00AD5708"/>
    <w:rsid w:val="00AD59B4"/>
    <w:rsid w:val="00AD59FA"/>
    <w:rsid w:val="00AD69FC"/>
    <w:rsid w:val="00AD6C8A"/>
    <w:rsid w:val="00AD7661"/>
    <w:rsid w:val="00AE0221"/>
    <w:rsid w:val="00AE103B"/>
    <w:rsid w:val="00AE14E3"/>
    <w:rsid w:val="00AE19E9"/>
    <w:rsid w:val="00AE1DE8"/>
    <w:rsid w:val="00AE2535"/>
    <w:rsid w:val="00AE30DC"/>
    <w:rsid w:val="00AE3CD0"/>
    <w:rsid w:val="00AE446B"/>
    <w:rsid w:val="00AE4860"/>
    <w:rsid w:val="00AE4BE3"/>
    <w:rsid w:val="00AE5A92"/>
    <w:rsid w:val="00AE5CF4"/>
    <w:rsid w:val="00AE6A4B"/>
    <w:rsid w:val="00AE7EFA"/>
    <w:rsid w:val="00AF2B03"/>
    <w:rsid w:val="00AF4719"/>
    <w:rsid w:val="00AF5E29"/>
    <w:rsid w:val="00AF6339"/>
    <w:rsid w:val="00AF6940"/>
    <w:rsid w:val="00AF7070"/>
    <w:rsid w:val="00AF791D"/>
    <w:rsid w:val="00AF7959"/>
    <w:rsid w:val="00B011FF"/>
    <w:rsid w:val="00B02958"/>
    <w:rsid w:val="00B02C87"/>
    <w:rsid w:val="00B03931"/>
    <w:rsid w:val="00B0478C"/>
    <w:rsid w:val="00B04B32"/>
    <w:rsid w:val="00B04DE4"/>
    <w:rsid w:val="00B057DC"/>
    <w:rsid w:val="00B05FE0"/>
    <w:rsid w:val="00B07A2E"/>
    <w:rsid w:val="00B07BBA"/>
    <w:rsid w:val="00B07F57"/>
    <w:rsid w:val="00B11A51"/>
    <w:rsid w:val="00B11F89"/>
    <w:rsid w:val="00B1257A"/>
    <w:rsid w:val="00B12AC1"/>
    <w:rsid w:val="00B12DF7"/>
    <w:rsid w:val="00B13D60"/>
    <w:rsid w:val="00B14495"/>
    <w:rsid w:val="00B14BA9"/>
    <w:rsid w:val="00B151ED"/>
    <w:rsid w:val="00B15253"/>
    <w:rsid w:val="00B16206"/>
    <w:rsid w:val="00B1673A"/>
    <w:rsid w:val="00B16A36"/>
    <w:rsid w:val="00B20CC9"/>
    <w:rsid w:val="00B20DBF"/>
    <w:rsid w:val="00B214D8"/>
    <w:rsid w:val="00B21B65"/>
    <w:rsid w:val="00B22887"/>
    <w:rsid w:val="00B22F36"/>
    <w:rsid w:val="00B265CC"/>
    <w:rsid w:val="00B265EB"/>
    <w:rsid w:val="00B27D07"/>
    <w:rsid w:val="00B303CF"/>
    <w:rsid w:val="00B31BEF"/>
    <w:rsid w:val="00B32E9A"/>
    <w:rsid w:val="00B32EDF"/>
    <w:rsid w:val="00B33AA2"/>
    <w:rsid w:val="00B3421B"/>
    <w:rsid w:val="00B3586C"/>
    <w:rsid w:val="00B35D85"/>
    <w:rsid w:val="00B360F8"/>
    <w:rsid w:val="00B3693E"/>
    <w:rsid w:val="00B36A4E"/>
    <w:rsid w:val="00B3704C"/>
    <w:rsid w:val="00B40B81"/>
    <w:rsid w:val="00B41007"/>
    <w:rsid w:val="00B41271"/>
    <w:rsid w:val="00B4135C"/>
    <w:rsid w:val="00B414A9"/>
    <w:rsid w:val="00B417D7"/>
    <w:rsid w:val="00B426B9"/>
    <w:rsid w:val="00B42873"/>
    <w:rsid w:val="00B42CA9"/>
    <w:rsid w:val="00B434CF"/>
    <w:rsid w:val="00B44890"/>
    <w:rsid w:val="00B46859"/>
    <w:rsid w:val="00B476F0"/>
    <w:rsid w:val="00B47E96"/>
    <w:rsid w:val="00B500FA"/>
    <w:rsid w:val="00B5044F"/>
    <w:rsid w:val="00B507C8"/>
    <w:rsid w:val="00B50AE0"/>
    <w:rsid w:val="00B50DD7"/>
    <w:rsid w:val="00B5123A"/>
    <w:rsid w:val="00B5169D"/>
    <w:rsid w:val="00B51C95"/>
    <w:rsid w:val="00B52E26"/>
    <w:rsid w:val="00B54DA5"/>
    <w:rsid w:val="00B551B9"/>
    <w:rsid w:val="00B56025"/>
    <w:rsid w:val="00B57DA6"/>
    <w:rsid w:val="00B61F27"/>
    <w:rsid w:val="00B63D2B"/>
    <w:rsid w:val="00B65180"/>
    <w:rsid w:val="00B654E0"/>
    <w:rsid w:val="00B67177"/>
    <w:rsid w:val="00B677E5"/>
    <w:rsid w:val="00B67D18"/>
    <w:rsid w:val="00B67F68"/>
    <w:rsid w:val="00B70A6C"/>
    <w:rsid w:val="00B737DB"/>
    <w:rsid w:val="00B7418A"/>
    <w:rsid w:val="00B749EB"/>
    <w:rsid w:val="00B751B2"/>
    <w:rsid w:val="00B76F43"/>
    <w:rsid w:val="00B776B6"/>
    <w:rsid w:val="00B807F3"/>
    <w:rsid w:val="00B809B8"/>
    <w:rsid w:val="00B80B31"/>
    <w:rsid w:val="00B81147"/>
    <w:rsid w:val="00B81720"/>
    <w:rsid w:val="00B81943"/>
    <w:rsid w:val="00B822F6"/>
    <w:rsid w:val="00B82BD2"/>
    <w:rsid w:val="00B82C27"/>
    <w:rsid w:val="00B8393A"/>
    <w:rsid w:val="00B84210"/>
    <w:rsid w:val="00B847F5"/>
    <w:rsid w:val="00B85F47"/>
    <w:rsid w:val="00B8633C"/>
    <w:rsid w:val="00B9018F"/>
    <w:rsid w:val="00B91C01"/>
    <w:rsid w:val="00B92A2C"/>
    <w:rsid w:val="00B92DE8"/>
    <w:rsid w:val="00B92E77"/>
    <w:rsid w:val="00B93792"/>
    <w:rsid w:val="00B949B4"/>
    <w:rsid w:val="00B94CDC"/>
    <w:rsid w:val="00B94FAF"/>
    <w:rsid w:val="00B95660"/>
    <w:rsid w:val="00B95A77"/>
    <w:rsid w:val="00B95D57"/>
    <w:rsid w:val="00B96281"/>
    <w:rsid w:val="00B9717B"/>
    <w:rsid w:val="00B9723F"/>
    <w:rsid w:val="00B97B10"/>
    <w:rsid w:val="00BA0300"/>
    <w:rsid w:val="00BA1D00"/>
    <w:rsid w:val="00BA2072"/>
    <w:rsid w:val="00BA22AF"/>
    <w:rsid w:val="00BA2602"/>
    <w:rsid w:val="00BA2D15"/>
    <w:rsid w:val="00BA4CFA"/>
    <w:rsid w:val="00BA5059"/>
    <w:rsid w:val="00BA55E0"/>
    <w:rsid w:val="00BA5DD1"/>
    <w:rsid w:val="00BA67E6"/>
    <w:rsid w:val="00BA696B"/>
    <w:rsid w:val="00BA6A14"/>
    <w:rsid w:val="00BA6A97"/>
    <w:rsid w:val="00BA6C6D"/>
    <w:rsid w:val="00BA7917"/>
    <w:rsid w:val="00BA7975"/>
    <w:rsid w:val="00BB01E7"/>
    <w:rsid w:val="00BB07DB"/>
    <w:rsid w:val="00BB0F5C"/>
    <w:rsid w:val="00BB1928"/>
    <w:rsid w:val="00BB226A"/>
    <w:rsid w:val="00BB2286"/>
    <w:rsid w:val="00BB239F"/>
    <w:rsid w:val="00BB2E2D"/>
    <w:rsid w:val="00BB32E6"/>
    <w:rsid w:val="00BB5126"/>
    <w:rsid w:val="00BB5ECC"/>
    <w:rsid w:val="00BB60AE"/>
    <w:rsid w:val="00BB6948"/>
    <w:rsid w:val="00BB6D0F"/>
    <w:rsid w:val="00BB6E46"/>
    <w:rsid w:val="00BB7235"/>
    <w:rsid w:val="00BB7787"/>
    <w:rsid w:val="00BB7B25"/>
    <w:rsid w:val="00BC0A56"/>
    <w:rsid w:val="00BC1502"/>
    <w:rsid w:val="00BC1604"/>
    <w:rsid w:val="00BC1A4B"/>
    <w:rsid w:val="00BC1D2C"/>
    <w:rsid w:val="00BC1F73"/>
    <w:rsid w:val="00BC2CFC"/>
    <w:rsid w:val="00BC36F7"/>
    <w:rsid w:val="00BC4375"/>
    <w:rsid w:val="00BC48F9"/>
    <w:rsid w:val="00BD00F1"/>
    <w:rsid w:val="00BD0627"/>
    <w:rsid w:val="00BD0CAE"/>
    <w:rsid w:val="00BD14AD"/>
    <w:rsid w:val="00BD197A"/>
    <w:rsid w:val="00BD1F92"/>
    <w:rsid w:val="00BD20F4"/>
    <w:rsid w:val="00BD2615"/>
    <w:rsid w:val="00BD3955"/>
    <w:rsid w:val="00BD3CDB"/>
    <w:rsid w:val="00BD6DA6"/>
    <w:rsid w:val="00BD72BF"/>
    <w:rsid w:val="00BD7F01"/>
    <w:rsid w:val="00BE0F5D"/>
    <w:rsid w:val="00BE122F"/>
    <w:rsid w:val="00BE24A0"/>
    <w:rsid w:val="00BE285F"/>
    <w:rsid w:val="00BE289A"/>
    <w:rsid w:val="00BE348E"/>
    <w:rsid w:val="00BE39AC"/>
    <w:rsid w:val="00BE622A"/>
    <w:rsid w:val="00BE690B"/>
    <w:rsid w:val="00BE6C94"/>
    <w:rsid w:val="00BE7C52"/>
    <w:rsid w:val="00BF0A3D"/>
    <w:rsid w:val="00BF1560"/>
    <w:rsid w:val="00BF2C2F"/>
    <w:rsid w:val="00BF2DE3"/>
    <w:rsid w:val="00BF3B13"/>
    <w:rsid w:val="00BF569F"/>
    <w:rsid w:val="00BF5B59"/>
    <w:rsid w:val="00BF5D4A"/>
    <w:rsid w:val="00BF624A"/>
    <w:rsid w:val="00BF645B"/>
    <w:rsid w:val="00BF67AB"/>
    <w:rsid w:val="00BF6A0E"/>
    <w:rsid w:val="00BF6B35"/>
    <w:rsid w:val="00BF6B8E"/>
    <w:rsid w:val="00BF7091"/>
    <w:rsid w:val="00C001ED"/>
    <w:rsid w:val="00C005B5"/>
    <w:rsid w:val="00C018AC"/>
    <w:rsid w:val="00C01F29"/>
    <w:rsid w:val="00C03E7C"/>
    <w:rsid w:val="00C04DE6"/>
    <w:rsid w:val="00C05618"/>
    <w:rsid w:val="00C05DB3"/>
    <w:rsid w:val="00C0746E"/>
    <w:rsid w:val="00C10617"/>
    <w:rsid w:val="00C1197D"/>
    <w:rsid w:val="00C129D9"/>
    <w:rsid w:val="00C13692"/>
    <w:rsid w:val="00C13DFB"/>
    <w:rsid w:val="00C14E16"/>
    <w:rsid w:val="00C1509C"/>
    <w:rsid w:val="00C150A5"/>
    <w:rsid w:val="00C152E1"/>
    <w:rsid w:val="00C16628"/>
    <w:rsid w:val="00C16B4B"/>
    <w:rsid w:val="00C20029"/>
    <w:rsid w:val="00C209B8"/>
    <w:rsid w:val="00C20DBC"/>
    <w:rsid w:val="00C21435"/>
    <w:rsid w:val="00C22281"/>
    <w:rsid w:val="00C2331B"/>
    <w:rsid w:val="00C23437"/>
    <w:rsid w:val="00C23D1F"/>
    <w:rsid w:val="00C241F1"/>
    <w:rsid w:val="00C24208"/>
    <w:rsid w:val="00C24F0B"/>
    <w:rsid w:val="00C25061"/>
    <w:rsid w:val="00C2567D"/>
    <w:rsid w:val="00C259FF"/>
    <w:rsid w:val="00C266B5"/>
    <w:rsid w:val="00C26D30"/>
    <w:rsid w:val="00C27365"/>
    <w:rsid w:val="00C3048F"/>
    <w:rsid w:val="00C30A65"/>
    <w:rsid w:val="00C3174F"/>
    <w:rsid w:val="00C33117"/>
    <w:rsid w:val="00C3342E"/>
    <w:rsid w:val="00C3386A"/>
    <w:rsid w:val="00C34F2C"/>
    <w:rsid w:val="00C35F5D"/>
    <w:rsid w:val="00C369D7"/>
    <w:rsid w:val="00C36C76"/>
    <w:rsid w:val="00C36C85"/>
    <w:rsid w:val="00C36FAA"/>
    <w:rsid w:val="00C37580"/>
    <w:rsid w:val="00C37A53"/>
    <w:rsid w:val="00C37CD4"/>
    <w:rsid w:val="00C37E7D"/>
    <w:rsid w:val="00C408EE"/>
    <w:rsid w:val="00C4154D"/>
    <w:rsid w:val="00C41775"/>
    <w:rsid w:val="00C41782"/>
    <w:rsid w:val="00C41F62"/>
    <w:rsid w:val="00C4244D"/>
    <w:rsid w:val="00C42D03"/>
    <w:rsid w:val="00C43066"/>
    <w:rsid w:val="00C44510"/>
    <w:rsid w:val="00C449E1"/>
    <w:rsid w:val="00C44AB0"/>
    <w:rsid w:val="00C467EF"/>
    <w:rsid w:val="00C46B96"/>
    <w:rsid w:val="00C46F4B"/>
    <w:rsid w:val="00C4753C"/>
    <w:rsid w:val="00C509B4"/>
    <w:rsid w:val="00C5218C"/>
    <w:rsid w:val="00C5298C"/>
    <w:rsid w:val="00C52F11"/>
    <w:rsid w:val="00C539B5"/>
    <w:rsid w:val="00C54B4A"/>
    <w:rsid w:val="00C54BA0"/>
    <w:rsid w:val="00C55582"/>
    <w:rsid w:val="00C5559E"/>
    <w:rsid w:val="00C56025"/>
    <w:rsid w:val="00C56629"/>
    <w:rsid w:val="00C566F8"/>
    <w:rsid w:val="00C60A0C"/>
    <w:rsid w:val="00C61D23"/>
    <w:rsid w:val="00C620B7"/>
    <w:rsid w:val="00C624D2"/>
    <w:rsid w:val="00C62AC6"/>
    <w:rsid w:val="00C63C2D"/>
    <w:rsid w:val="00C63CCF"/>
    <w:rsid w:val="00C6467C"/>
    <w:rsid w:val="00C655EB"/>
    <w:rsid w:val="00C65B8B"/>
    <w:rsid w:val="00C66194"/>
    <w:rsid w:val="00C66FC5"/>
    <w:rsid w:val="00C6703D"/>
    <w:rsid w:val="00C67727"/>
    <w:rsid w:val="00C67A51"/>
    <w:rsid w:val="00C71B8D"/>
    <w:rsid w:val="00C71FCF"/>
    <w:rsid w:val="00C7242D"/>
    <w:rsid w:val="00C724DD"/>
    <w:rsid w:val="00C72521"/>
    <w:rsid w:val="00C744F1"/>
    <w:rsid w:val="00C7464F"/>
    <w:rsid w:val="00C749C6"/>
    <w:rsid w:val="00C74A19"/>
    <w:rsid w:val="00C7528F"/>
    <w:rsid w:val="00C755B2"/>
    <w:rsid w:val="00C761C9"/>
    <w:rsid w:val="00C7729E"/>
    <w:rsid w:val="00C77F96"/>
    <w:rsid w:val="00C80A13"/>
    <w:rsid w:val="00C80A40"/>
    <w:rsid w:val="00C80B10"/>
    <w:rsid w:val="00C8154C"/>
    <w:rsid w:val="00C81E5C"/>
    <w:rsid w:val="00C83604"/>
    <w:rsid w:val="00C83710"/>
    <w:rsid w:val="00C8392D"/>
    <w:rsid w:val="00C84055"/>
    <w:rsid w:val="00C84C96"/>
    <w:rsid w:val="00C859BF"/>
    <w:rsid w:val="00C85AC6"/>
    <w:rsid w:val="00C865E5"/>
    <w:rsid w:val="00C869C6"/>
    <w:rsid w:val="00C87BF0"/>
    <w:rsid w:val="00C90C20"/>
    <w:rsid w:val="00C90ECE"/>
    <w:rsid w:val="00C90F0B"/>
    <w:rsid w:val="00C91816"/>
    <w:rsid w:val="00C949B2"/>
    <w:rsid w:val="00C94E8D"/>
    <w:rsid w:val="00C95824"/>
    <w:rsid w:val="00C96297"/>
    <w:rsid w:val="00CA0154"/>
    <w:rsid w:val="00CA1CCF"/>
    <w:rsid w:val="00CA3FFA"/>
    <w:rsid w:val="00CA40B2"/>
    <w:rsid w:val="00CA43E6"/>
    <w:rsid w:val="00CA4426"/>
    <w:rsid w:val="00CA4B08"/>
    <w:rsid w:val="00CA59FF"/>
    <w:rsid w:val="00CA5F4B"/>
    <w:rsid w:val="00CA6BAE"/>
    <w:rsid w:val="00CA7973"/>
    <w:rsid w:val="00CA7F8F"/>
    <w:rsid w:val="00CB0E14"/>
    <w:rsid w:val="00CB14DD"/>
    <w:rsid w:val="00CB1F19"/>
    <w:rsid w:val="00CB2E0D"/>
    <w:rsid w:val="00CB368E"/>
    <w:rsid w:val="00CB37DD"/>
    <w:rsid w:val="00CB5783"/>
    <w:rsid w:val="00CB617B"/>
    <w:rsid w:val="00CB6416"/>
    <w:rsid w:val="00CB78AA"/>
    <w:rsid w:val="00CC0A50"/>
    <w:rsid w:val="00CC3C1D"/>
    <w:rsid w:val="00CC3E53"/>
    <w:rsid w:val="00CC418B"/>
    <w:rsid w:val="00CC4263"/>
    <w:rsid w:val="00CC4306"/>
    <w:rsid w:val="00CC449B"/>
    <w:rsid w:val="00CC490D"/>
    <w:rsid w:val="00CC526B"/>
    <w:rsid w:val="00CC5575"/>
    <w:rsid w:val="00CC5920"/>
    <w:rsid w:val="00CC6026"/>
    <w:rsid w:val="00CC6D10"/>
    <w:rsid w:val="00CC6DFF"/>
    <w:rsid w:val="00CC729E"/>
    <w:rsid w:val="00CC756C"/>
    <w:rsid w:val="00CD0AA8"/>
    <w:rsid w:val="00CD1F20"/>
    <w:rsid w:val="00CD21D5"/>
    <w:rsid w:val="00CD2D4A"/>
    <w:rsid w:val="00CD2ECE"/>
    <w:rsid w:val="00CD329A"/>
    <w:rsid w:val="00CD38F7"/>
    <w:rsid w:val="00CD3AD1"/>
    <w:rsid w:val="00CD432A"/>
    <w:rsid w:val="00CD5AA7"/>
    <w:rsid w:val="00CD634D"/>
    <w:rsid w:val="00CD69F6"/>
    <w:rsid w:val="00CD7443"/>
    <w:rsid w:val="00CD7775"/>
    <w:rsid w:val="00CD7871"/>
    <w:rsid w:val="00CD7CAB"/>
    <w:rsid w:val="00CE0869"/>
    <w:rsid w:val="00CE1C8F"/>
    <w:rsid w:val="00CE2934"/>
    <w:rsid w:val="00CE2EF0"/>
    <w:rsid w:val="00CE3E85"/>
    <w:rsid w:val="00CE48EF"/>
    <w:rsid w:val="00CE5372"/>
    <w:rsid w:val="00CE5CBC"/>
    <w:rsid w:val="00CE5E41"/>
    <w:rsid w:val="00CE6622"/>
    <w:rsid w:val="00CE68F6"/>
    <w:rsid w:val="00CE7082"/>
    <w:rsid w:val="00CE7379"/>
    <w:rsid w:val="00CE7D6D"/>
    <w:rsid w:val="00CE7FC1"/>
    <w:rsid w:val="00CE7FCD"/>
    <w:rsid w:val="00CF0E1D"/>
    <w:rsid w:val="00CF13A6"/>
    <w:rsid w:val="00CF20D9"/>
    <w:rsid w:val="00CF2557"/>
    <w:rsid w:val="00CF2D23"/>
    <w:rsid w:val="00CF32AD"/>
    <w:rsid w:val="00CF3C76"/>
    <w:rsid w:val="00CF417D"/>
    <w:rsid w:val="00CF423C"/>
    <w:rsid w:val="00CF4477"/>
    <w:rsid w:val="00CF44AC"/>
    <w:rsid w:val="00CF4A50"/>
    <w:rsid w:val="00CF4DC1"/>
    <w:rsid w:val="00CF4ED8"/>
    <w:rsid w:val="00CF5023"/>
    <w:rsid w:val="00CF537E"/>
    <w:rsid w:val="00CF551D"/>
    <w:rsid w:val="00CF556F"/>
    <w:rsid w:val="00CF571F"/>
    <w:rsid w:val="00CF5A1D"/>
    <w:rsid w:val="00CF5FC5"/>
    <w:rsid w:val="00CF63A3"/>
    <w:rsid w:val="00CF7094"/>
    <w:rsid w:val="00CF755E"/>
    <w:rsid w:val="00CF75A5"/>
    <w:rsid w:val="00D00C24"/>
    <w:rsid w:val="00D01503"/>
    <w:rsid w:val="00D0206D"/>
    <w:rsid w:val="00D02550"/>
    <w:rsid w:val="00D02F49"/>
    <w:rsid w:val="00D03566"/>
    <w:rsid w:val="00D03967"/>
    <w:rsid w:val="00D03C62"/>
    <w:rsid w:val="00D050BD"/>
    <w:rsid w:val="00D05D3E"/>
    <w:rsid w:val="00D05E7D"/>
    <w:rsid w:val="00D060DC"/>
    <w:rsid w:val="00D072E8"/>
    <w:rsid w:val="00D076E5"/>
    <w:rsid w:val="00D0792F"/>
    <w:rsid w:val="00D07F88"/>
    <w:rsid w:val="00D10346"/>
    <w:rsid w:val="00D105B3"/>
    <w:rsid w:val="00D106E4"/>
    <w:rsid w:val="00D11474"/>
    <w:rsid w:val="00D11885"/>
    <w:rsid w:val="00D12827"/>
    <w:rsid w:val="00D128EC"/>
    <w:rsid w:val="00D13007"/>
    <w:rsid w:val="00D132FD"/>
    <w:rsid w:val="00D1345C"/>
    <w:rsid w:val="00D13DE0"/>
    <w:rsid w:val="00D143C1"/>
    <w:rsid w:val="00D15AF7"/>
    <w:rsid w:val="00D15B46"/>
    <w:rsid w:val="00D15D6F"/>
    <w:rsid w:val="00D15E12"/>
    <w:rsid w:val="00D16555"/>
    <w:rsid w:val="00D16E10"/>
    <w:rsid w:val="00D16E7F"/>
    <w:rsid w:val="00D204BA"/>
    <w:rsid w:val="00D20CCD"/>
    <w:rsid w:val="00D20D2C"/>
    <w:rsid w:val="00D22389"/>
    <w:rsid w:val="00D2262E"/>
    <w:rsid w:val="00D228AE"/>
    <w:rsid w:val="00D22CDF"/>
    <w:rsid w:val="00D24388"/>
    <w:rsid w:val="00D2525F"/>
    <w:rsid w:val="00D2548B"/>
    <w:rsid w:val="00D25710"/>
    <w:rsid w:val="00D257E6"/>
    <w:rsid w:val="00D25D47"/>
    <w:rsid w:val="00D27110"/>
    <w:rsid w:val="00D27CF0"/>
    <w:rsid w:val="00D302E8"/>
    <w:rsid w:val="00D306A7"/>
    <w:rsid w:val="00D30799"/>
    <w:rsid w:val="00D30DFD"/>
    <w:rsid w:val="00D30F92"/>
    <w:rsid w:val="00D331A6"/>
    <w:rsid w:val="00D334AE"/>
    <w:rsid w:val="00D350DA"/>
    <w:rsid w:val="00D3580F"/>
    <w:rsid w:val="00D358CF"/>
    <w:rsid w:val="00D35FCF"/>
    <w:rsid w:val="00D36356"/>
    <w:rsid w:val="00D36910"/>
    <w:rsid w:val="00D36A49"/>
    <w:rsid w:val="00D37D6A"/>
    <w:rsid w:val="00D41FCE"/>
    <w:rsid w:val="00D424C3"/>
    <w:rsid w:val="00D42570"/>
    <w:rsid w:val="00D435C0"/>
    <w:rsid w:val="00D45240"/>
    <w:rsid w:val="00D4577B"/>
    <w:rsid w:val="00D47251"/>
    <w:rsid w:val="00D50207"/>
    <w:rsid w:val="00D50530"/>
    <w:rsid w:val="00D50735"/>
    <w:rsid w:val="00D50E1A"/>
    <w:rsid w:val="00D50FA4"/>
    <w:rsid w:val="00D511FB"/>
    <w:rsid w:val="00D513A0"/>
    <w:rsid w:val="00D51CF5"/>
    <w:rsid w:val="00D52285"/>
    <w:rsid w:val="00D5393F"/>
    <w:rsid w:val="00D541A1"/>
    <w:rsid w:val="00D54F92"/>
    <w:rsid w:val="00D553B5"/>
    <w:rsid w:val="00D5544A"/>
    <w:rsid w:val="00D555EC"/>
    <w:rsid w:val="00D5570F"/>
    <w:rsid w:val="00D5624E"/>
    <w:rsid w:val="00D56E7C"/>
    <w:rsid w:val="00D56E8F"/>
    <w:rsid w:val="00D60695"/>
    <w:rsid w:val="00D60BD2"/>
    <w:rsid w:val="00D60DD7"/>
    <w:rsid w:val="00D6136C"/>
    <w:rsid w:val="00D616F1"/>
    <w:rsid w:val="00D61C50"/>
    <w:rsid w:val="00D61F92"/>
    <w:rsid w:val="00D623D6"/>
    <w:rsid w:val="00D62FE5"/>
    <w:rsid w:val="00D63A04"/>
    <w:rsid w:val="00D658D1"/>
    <w:rsid w:val="00D66DAA"/>
    <w:rsid w:val="00D67B27"/>
    <w:rsid w:val="00D70297"/>
    <w:rsid w:val="00D719B9"/>
    <w:rsid w:val="00D719FE"/>
    <w:rsid w:val="00D72285"/>
    <w:rsid w:val="00D7258C"/>
    <w:rsid w:val="00D729AC"/>
    <w:rsid w:val="00D72C8E"/>
    <w:rsid w:val="00D72E51"/>
    <w:rsid w:val="00D73713"/>
    <w:rsid w:val="00D738B9"/>
    <w:rsid w:val="00D73F47"/>
    <w:rsid w:val="00D741C1"/>
    <w:rsid w:val="00D7458D"/>
    <w:rsid w:val="00D75506"/>
    <w:rsid w:val="00D7579A"/>
    <w:rsid w:val="00D7640E"/>
    <w:rsid w:val="00D7756C"/>
    <w:rsid w:val="00D775AC"/>
    <w:rsid w:val="00D77F9F"/>
    <w:rsid w:val="00D80305"/>
    <w:rsid w:val="00D80361"/>
    <w:rsid w:val="00D8079B"/>
    <w:rsid w:val="00D813F1"/>
    <w:rsid w:val="00D81CF5"/>
    <w:rsid w:val="00D81E8D"/>
    <w:rsid w:val="00D822B9"/>
    <w:rsid w:val="00D84A44"/>
    <w:rsid w:val="00D85378"/>
    <w:rsid w:val="00D85411"/>
    <w:rsid w:val="00D85F75"/>
    <w:rsid w:val="00D86146"/>
    <w:rsid w:val="00D868D6"/>
    <w:rsid w:val="00D87CD5"/>
    <w:rsid w:val="00D87FF1"/>
    <w:rsid w:val="00D90C49"/>
    <w:rsid w:val="00D921ED"/>
    <w:rsid w:val="00D92EE5"/>
    <w:rsid w:val="00D94891"/>
    <w:rsid w:val="00D94F52"/>
    <w:rsid w:val="00D9626B"/>
    <w:rsid w:val="00D97C3F"/>
    <w:rsid w:val="00DA021E"/>
    <w:rsid w:val="00DA22D6"/>
    <w:rsid w:val="00DA2F53"/>
    <w:rsid w:val="00DA32FA"/>
    <w:rsid w:val="00DA3F07"/>
    <w:rsid w:val="00DA4A44"/>
    <w:rsid w:val="00DA62A4"/>
    <w:rsid w:val="00DA6517"/>
    <w:rsid w:val="00DA675E"/>
    <w:rsid w:val="00DA6AB8"/>
    <w:rsid w:val="00DA716A"/>
    <w:rsid w:val="00DB0F98"/>
    <w:rsid w:val="00DB50BB"/>
    <w:rsid w:val="00DB61F1"/>
    <w:rsid w:val="00DB6542"/>
    <w:rsid w:val="00DC0A6B"/>
    <w:rsid w:val="00DC0DEF"/>
    <w:rsid w:val="00DC25A1"/>
    <w:rsid w:val="00DC28B0"/>
    <w:rsid w:val="00DC4341"/>
    <w:rsid w:val="00DC5698"/>
    <w:rsid w:val="00DC5E4D"/>
    <w:rsid w:val="00DC5FAA"/>
    <w:rsid w:val="00DC6029"/>
    <w:rsid w:val="00DC784A"/>
    <w:rsid w:val="00DC787F"/>
    <w:rsid w:val="00DC79F7"/>
    <w:rsid w:val="00DC7D3D"/>
    <w:rsid w:val="00DD1DD9"/>
    <w:rsid w:val="00DD38E9"/>
    <w:rsid w:val="00DD45B2"/>
    <w:rsid w:val="00DD4F66"/>
    <w:rsid w:val="00DD4FC1"/>
    <w:rsid w:val="00DD52CF"/>
    <w:rsid w:val="00DD540C"/>
    <w:rsid w:val="00DD5EC6"/>
    <w:rsid w:val="00DD699E"/>
    <w:rsid w:val="00DD71EA"/>
    <w:rsid w:val="00DD765F"/>
    <w:rsid w:val="00DD7680"/>
    <w:rsid w:val="00DD77E5"/>
    <w:rsid w:val="00DD79C2"/>
    <w:rsid w:val="00DE037C"/>
    <w:rsid w:val="00DE0516"/>
    <w:rsid w:val="00DE06FF"/>
    <w:rsid w:val="00DE0BB4"/>
    <w:rsid w:val="00DE1173"/>
    <w:rsid w:val="00DE1C5F"/>
    <w:rsid w:val="00DE23B1"/>
    <w:rsid w:val="00DE26F7"/>
    <w:rsid w:val="00DE2BD9"/>
    <w:rsid w:val="00DE2FAB"/>
    <w:rsid w:val="00DE4B80"/>
    <w:rsid w:val="00DE4F18"/>
    <w:rsid w:val="00DE5778"/>
    <w:rsid w:val="00DE65D1"/>
    <w:rsid w:val="00DE664A"/>
    <w:rsid w:val="00DE68B5"/>
    <w:rsid w:val="00DE6B5C"/>
    <w:rsid w:val="00DE6C8D"/>
    <w:rsid w:val="00DE6EE0"/>
    <w:rsid w:val="00DF0179"/>
    <w:rsid w:val="00DF31D4"/>
    <w:rsid w:val="00DF3771"/>
    <w:rsid w:val="00DF50C1"/>
    <w:rsid w:val="00DF59E3"/>
    <w:rsid w:val="00DF63D0"/>
    <w:rsid w:val="00DF68C9"/>
    <w:rsid w:val="00DF7411"/>
    <w:rsid w:val="00DF7694"/>
    <w:rsid w:val="00DF7754"/>
    <w:rsid w:val="00E0005C"/>
    <w:rsid w:val="00E00270"/>
    <w:rsid w:val="00E00933"/>
    <w:rsid w:val="00E015C3"/>
    <w:rsid w:val="00E015D3"/>
    <w:rsid w:val="00E01767"/>
    <w:rsid w:val="00E0254C"/>
    <w:rsid w:val="00E029A5"/>
    <w:rsid w:val="00E02E7D"/>
    <w:rsid w:val="00E04481"/>
    <w:rsid w:val="00E04E6C"/>
    <w:rsid w:val="00E05826"/>
    <w:rsid w:val="00E07659"/>
    <w:rsid w:val="00E1007A"/>
    <w:rsid w:val="00E10260"/>
    <w:rsid w:val="00E108C7"/>
    <w:rsid w:val="00E113B0"/>
    <w:rsid w:val="00E114EA"/>
    <w:rsid w:val="00E11D86"/>
    <w:rsid w:val="00E12684"/>
    <w:rsid w:val="00E136D4"/>
    <w:rsid w:val="00E13FC1"/>
    <w:rsid w:val="00E14266"/>
    <w:rsid w:val="00E147CF"/>
    <w:rsid w:val="00E14F12"/>
    <w:rsid w:val="00E150CD"/>
    <w:rsid w:val="00E151F3"/>
    <w:rsid w:val="00E15727"/>
    <w:rsid w:val="00E15C1D"/>
    <w:rsid w:val="00E168AB"/>
    <w:rsid w:val="00E177D2"/>
    <w:rsid w:val="00E177F8"/>
    <w:rsid w:val="00E17B4F"/>
    <w:rsid w:val="00E21A2C"/>
    <w:rsid w:val="00E21B34"/>
    <w:rsid w:val="00E223E9"/>
    <w:rsid w:val="00E2279D"/>
    <w:rsid w:val="00E23763"/>
    <w:rsid w:val="00E2396E"/>
    <w:rsid w:val="00E24029"/>
    <w:rsid w:val="00E2423F"/>
    <w:rsid w:val="00E246B1"/>
    <w:rsid w:val="00E246EA"/>
    <w:rsid w:val="00E2510F"/>
    <w:rsid w:val="00E25F50"/>
    <w:rsid w:val="00E262FD"/>
    <w:rsid w:val="00E26747"/>
    <w:rsid w:val="00E2687E"/>
    <w:rsid w:val="00E27041"/>
    <w:rsid w:val="00E27562"/>
    <w:rsid w:val="00E27591"/>
    <w:rsid w:val="00E27C86"/>
    <w:rsid w:val="00E27EB3"/>
    <w:rsid w:val="00E308FB"/>
    <w:rsid w:val="00E31699"/>
    <w:rsid w:val="00E31D4E"/>
    <w:rsid w:val="00E32A87"/>
    <w:rsid w:val="00E34D86"/>
    <w:rsid w:val="00E3509E"/>
    <w:rsid w:val="00E36A2C"/>
    <w:rsid w:val="00E376AA"/>
    <w:rsid w:val="00E37D6B"/>
    <w:rsid w:val="00E41AF0"/>
    <w:rsid w:val="00E4249B"/>
    <w:rsid w:val="00E436AC"/>
    <w:rsid w:val="00E43F8E"/>
    <w:rsid w:val="00E43FC1"/>
    <w:rsid w:val="00E446E1"/>
    <w:rsid w:val="00E449C2"/>
    <w:rsid w:val="00E44BE0"/>
    <w:rsid w:val="00E44CD3"/>
    <w:rsid w:val="00E46C36"/>
    <w:rsid w:val="00E46FD5"/>
    <w:rsid w:val="00E50A50"/>
    <w:rsid w:val="00E517C4"/>
    <w:rsid w:val="00E51AE0"/>
    <w:rsid w:val="00E52752"/>
    <w:rsid w:val="00E53A32"/>
    <w:rsid w:val="00E55673"/>
    <w:rsid w:val="00E56F70"/>
    <w:rsid w:val="00E571A5"/>
    <w:rsid w:val="00E573AC"/>
    <w:rsid w:val="00E57966"/>
    <w:rsid w:val="00E60DA3"/>
    <w:rsid w:val="00E60F78"/>
    <w:rsid w:val="00E61C3A"/>
    <w:rsid w:val="00E6211F"/>
    <w:rsid w:val="00E63666"/>
    <w:rsid w:val="00E63EB4"/>
    <w:rsid w:val="00E640C5"/>
    <w:rsid w:val="00E65696"/>
    <w:rsid w:val="00E659CD"/>
    <w:rsid w:val="00E66C8F"/>
    <w:rsid w:val="00E67A38"/>
    <w:rsid w:val="00E70468"/>
    <w:rsid w:val="00E70FF6"/>
    <w:rsid w:val="00E7198D"/>
    <w:rsid w:val="00E7297E"/>
    <w:rsid w:val="00E7373A"/>
    <w:rsid w:val="00E73831"/>
    <w:rsid w:val="00E747CE"/>
    <w:rsid w:val="00E75CA8"/>
    <w:rsid w:val="00E76551"/>
    <w:rsid w:val="00E771D5"/>
    <w:rsid w:val="00E771DD"/>
    <w:rsid w:val="00E7758B"/>
    <w:rsid w:val="00E7798E"/>
    <w:rsid w:val="00E77C94"/>
    <w:rsid w:val="00E81100"/>
    <w:rsid w:val="00E8138B"/>
    <w:rsid w:val="00E82AC6"/>
    <w:rsid w:val="00E82AE8"/>
    <w:rsid w:val="00E82C48"/>
    <w:rsid w:val="00E82F91"/>
    <w:rsid w:val="00E83FE2"/>
    <w:rsid w:val="00E848DF"/>
    <w:rsid w:val="00E84C4A"/>
    <w:rsid w:val="00E84F0A"/>
    <w:rsid w:val="00E85057"/>
    <w:rsid w:val="00E86777"/>
    <w:rsid w:val="00E86A36"/>
    <w:rsid w:val="00E871E7"/>
    <w:rsid w:val="00E876FF"/>
    <w:rsid w:val="00E87AA9"/>
    <w:rsid w:val="00E87AE6"/>
    <w:rsid w:val="00E907C2"/>
    <w:rsid w:val="00E908F5"/>
    <w:rsid w:val="00E9163B"/>
    <w:rsid w:val="00E91BE7"/>
    <w:rsid w:val="00E92003"/>
    <w:rsid w:val="00E936D1"/>
    <w:rsid w:val="00E93A68"/>
    <w:rsid w:val="00E93F6E"/>
    <w:rsid w:val="00E95160"/>
    <w:rsid w:val="00E955D0"/>
    <w:rsid w:val="00E9744D"/>
    <w:rsid w:val="00E977E9"/>
    <w:rsid w:val="00E97B23"/>
    <w:rsid w:val="00E97CD3"/>
    <w:rsid w:val="00EA0213"/>
    <w:rsid w:val="00EA036A"/>
    <w:rsid w:val="00EA12BB"/>
    <w:rsid w:val="00EA211A"/>
    <w:rsid w:val="00EA385B"/>
    <w:rsid w:val="00EA3A65"/>
    <w:rsid w:val="00EA3F09"/>
    <w:rsid w:val="00EA4ED9"/>
    <w:rsid w:val="00EA6A6B"/>
    <w:rsid w:val="00EA76DD"/>
    <w:rsid w:val="00EA7A9C"/>
    <w:rsid w:val="00EB01E3"/>
    <w:rsid w:val="00EB031C"/>
    <w:rsid w:val="00EB0BC7"/>
    <w:rsid w:val="00EB1241"/>
    <w:rsid w:val="00EB151D"/>
    <w:rsid w:val="00EB1A48"/>
    <w:rsid w:val="00EB1E5E"/>
    <w:rsid w:val="00EB2046"/>
    <w:rsid w:val="00EB222E"/>
    <w:rsid w:val="00EB2833"/>
    <w:rsid w:val="00EB2E92"/>
    <w:rsid w:val="00EB3658"/>
    <w:rsid w:val="00EB54B6"/>
    <w:rsid w:val="00EB55FD"/>
    <w:rsid w:val="00EB62AD"/>
    <w:rsid w:val="00EB6372"/>
    <w:rsid w:val="00EB6A08"/>
    <w:rsid w:val="00EB7439"/>
    <w:rsid w:val="00EC0AC4"/>
    <w:rsid w:val="00EC0D81"/>
    <w:rsid w:val="00EC1D9C"/>
    <w:rsid w:val="00EC2E42"/>
    <w:rsid w:val="00EC2E8B"/>
    <w:rsid w:val="00EC34D4"/>
    <w:rsid w:val="00EC58FA"/>
    <w:rsid w:val="00EC5FB2"/>
    <w:rsid w:val="00EC60B6"/>
    <w:rsid w:val="00EC77F9"/>
    <w:rsid w:val="00EC7C92"/>
    <w:rsid w:val="00ED0415"/>
    <w:rsid w:val="00ED0F64"/>
    <w:rsid w:val="00ED1AB8"/>
    <w:rsid w:val="00ED292D"/>
    <w:rsid w:val="00ED30E2"/>
    <w:rsid w:val="00ED372E"/>
    <w:rsid w:val="00ED427F"/>
    <w:rsid w:val="00ED64EF"/>
    <w:rsid w:val="00ED68F0"/>
    <w:rsid w:val="00ED732F"/>
    <w:rsid w:val="00ED793F"/>
    <w:rsid w:val="00ED79B1"/>
    <w:rsid w:val="00ED7A15"/>
    <w:rsid w:val="00ED7C60"/>
    <w:rsid w:val="00ED7FAF"/>
    <w:rsid w:val="00EE0025"/>
    <w:rsid w:val="00EE16B3"/>
    <w:rsid w:val="00EE22B3"/>
    <w:rsid w:val="00EE2987"/>
    <w:rsid w:val="00EE2D1D"/>
    <w:rsid w:val="00EE38EF"/>
    <w:rsid w:val="00EE574C"/>
    <w:rsid w:val="00EE5D7B"/>
    <w:rsid w:val="00EE6270"/>
    <w:rsid w:val="00EE6BE1"/>
    <w:rsid w:val="00EE7068"/>
    <w:rsid w:val="00EE7966"/>
    <w:rsid w:val="00EE7CBC"/>
    <w:rsid w:val="00EF04E5"/>
    <w:rsid w:val="00EF0B0D"/>
    <w:rsid w:val="00EF0B6D"/>
    <w:rsid w:val="00EF0EB4"/>
    <w:rsid w:val="00EF10A5"/>
    <w:rsid w:val="00EF15DB"/>
    <w:rsid w:val="00EF29A7"/>
    <w:rsid w:val="00EF2D07"/>
    <w:rsid w:val="00EF41C1"/>
    <w:rsid w:val="00EF47E7"/>
    <w:rsid w:val="00EF5207"/>
    <w:rsid w:val="00EF5822"/>
    <w:rsid w:val="00EF6D7A"/>
    <w:rsid w:val="00EF6E89"/>
    <w:rsid w:val="00EF6F15"/>
    <w:rsid w:val="00EF7E5D"/>
    <w:rsid w:val="00F00445"/>
    <w:rsid w:val="00F00A6D"/>
    <w:rsid w:val="00F027B4"/>
    <w:rsid w:val="00F04E19"/>
    <w:rsid w:val="00F0512C"/>
    <w:rsid w:val="00F05378"/>
    <w:rsid w:val="00F05F14"/>
    <w:rsid w:val="00F0657F"/>
    <w:rsid w:val="00F07AC8"/>
    <w:rsid w:val="00F07C04"/>
    <w:rsid w:val="00F106CC"/>
    <w:rsid w:val="00F10DB5"/>
    <w:rsid w:val="00F10F96"/>
    <w:rsid w:val="00F125D3"/>
    <w:rsid w:val="00F13223"/>
    <w:rsid w:val="00F1593C"/>
    <w:rsid w:val="00F15F78"/>
    <w:rsid w:val="00F1739E"/>
    <w:rsid w:val="00F179CF"/>
    <w:rsid w:val="00F17C0A"/>
    <w:rsid w:val="00F17C0D"/>
    <w:rsid w:val="00F17C2B"/>
    <w:rsid w:val="00F20E47"/>
    <w:rsid w:val="00F215F6"/>
    <w:rsid w:val="00F219E3"/>
    <w:rsid w:val="00F23913"/>
    <w:rsid w:val="00F240F4"/>
    <w:rsid w:val="00F24F75"/>
    <w:rsid w:val="00F25B21"/>
    <w:rsid w:val="00F27017"/>
    <w:rsid w:val="00F2705F"/>
    <w:rsid w:val="00F307D3"/>
    <w:rsid w:val="00F315F2"/>
    <w:rsid w:val="00F321D3"/>
    <w:rsid w:val="00F32425"/>
    <w:rsid w:val="00F3268D"/>
    <w:rsid w:val="00F326FE"/>
    <w:rsid w:val="00F32886"/>
    <w:rsid w:val="00F32A62"/>
    <w:rsid w:val="00F32C7C"/>
    <w:rsid w:val="00F33545"/>
    <w:rsid w:val="00F339D8"/>
    <w:rsid w:val="00F34451"/>
    <w:rsid w:val="00F352D4"/>
    <w:rsid w:val="00F3568B"/>
    <w:rsid w:val="00F35C90"/>
    <w:rsid w:val="00F360C5"/>
    <w:rsid w:val="00F3681E"/>
    <w:rsid w:val="00F371F0"/>
    <w:rsid w:val="00F379A7"/>
    <w:rsid w:val="00F37BBC"/>
    <w:rsid w:val="00F40958"/>
    <w:rsid w:val="00F413C7"/>
    <w:rsid w:val="00F42B2A"/>
    <w:rsid w:val="00F43074"/>
    <w:rsid w:val="00F43803"/>
    <w:rsid w:val="00F44B09"/>
    <w:rsid w:val="00F452C2"/>
    <w:rsid w:val="00F45C86"/>
    <w:rsid w:val="00F4639E"/>
    <w:rsid w:val="00F4656B"/>
    <w:rsid w:val="00F46704"/>
    <w:rsid w:val="00F47D22"/>
    <w:rsid w:val="00F47DB3"/>
    <w:rsid w:val="00F51208"/>
    <w:rsid w:val="00F51470"/>
    <w:rsid w:val="00F52193"/>
    <w:rsid w:val="00F52628"/>
    <w:rsid w:val="00F52FDB"/>
    <w:rsid w:val="00F53038"/>
    <w:rsid w:val="00F5365D"/>
    <w:rsid w:val="00F551FD"/>
    <w:rsid w:val="00F552DC"/>
    <w:rsid w:val="00F553C3"/>
    <w:rsid w:val="00F56566"/>
    <w:rsid w:val="00F573CA"/>
    <w:rsid w:val="00F5782B"/>
    <w:rsid w:val="00F57F58"/>
    <w:rsid w:val="00F60188"/>
    <w:rsid w:val="00F60207"/>
    <w:rsid w:val="00F603CD"/>
    <w:rsid w:val="00F60F95"/>
    <w:rsid w:val="00F622DA"/>
    <w:rsid w:val="00F6247B"/>
    <w:rsid w:val="00F6334D"/>
    <w:rsid w:val="00F63937"/>
    <w:rsid w:val="00F64F88"/>
    <w:rsid w:val="00F657E4"/>
    <w:rsid w:val="00F65833"/>
    <w:rsid w:val="00F65AFC"/>
    <w:rsid w:val="00F65C25"/>
    <w:rsid w:val="00F65E92"/>
    <w:rsid w:val="00F661E2"/>
    <w:rsid w:val="00F664D5"/>
    <w:rsid w:val="00F67649"/>
    <w:rsid w:val="00F67C91"/>
    <w:rsid w:val="00F67F8E"/>
    <w:rsid w:val="00F67FFA"/>
    <w:rsid w:val="00F70679"/>
    <w:rsid w:val="00F70857"/>
    <w:rsid w:val="00F71174"/>
    <w:rsid w:val="00F71576"/>
    <w:rsid w:val="00F72282"/>
    <w:rsid w:val="00F727BD"/>
    <w:rsid w:val="00F72C92"/>
    <w:rsid w:val="00F73371"/>
    <w:rsid w:val="00F74D79"/>
    <w:rsid w:val="00F74E71"/>
    <w:rsid w:val="00F74E7C"/>
    <w:rsid w:val="00F7546D"/>
    <w:rsid w:val="00F76349"/>
    <w:rsid w:val="00F7643C"/>
    <w:rsid w:val="00F7667C"/>
    <w:rsid w:val="00F76AB7"/>
    <w:rsid w:val="00F773AA"/>
    <w:rsid w:val="00F801C3"/>
    <w:rsid w:val="00F8022B"/>
    <w:rsid w:val="00F803D4"/>
    <w:rsid w:val="00F8070A"/>
    <w:rsid w:val="00F80AED"/>
    <w:rsid w:val="00F8119D"/>
    <w:rsid w:val="00F8192F"/>
    <w:rsid w:val="00F8217E"/>
    <w:rsid w:val="00F822E0"/>
    <w:rsid w:val="00F83AE5"/>
    <w:rsid w:val="00F83D2C"/>
    <w:rsid w:val="00F83D51"/>
    <w:rsid w:val="00F8634A"/>
    <w:rsid w:val="00F87323"/>
    <w:rsid w:val="00F8746C"/>
    <w:rsid w:val="00F87C9C"/>
    <w:rsid w:val="00F90936"/>
    <w:rsid w:val="00F90FD4"/>
    <w:rsid w:val="00F91003"/>
    <w:rsid w:val="00F91213"/>
    <w:rsid w:val="00F91267"/>
    <w:rsid w:val="00F92439"/>
    <w:rsid w:val="00F9282F"/>
    <w:rsid w:val="00F929F3"/>
    <w:rsid w:val="00F92C1A"/>
    <w:rsid w:val="00F93CAF"/>
    <w:rsid w:val="00F95E8B"/>
    <w:rsid w:val="00F96EE2"/>
    <w:rsid w:val="00F96FE8"/>
    <w:rsid w:val="00F973B1"/>
    <w:rsid w:val="00FA12E7"/>
    <w:rsid w:val="00FA3045"/>
    <w:rsid w:val="00FA36E9"/>
    <w:rsid w:val="00FA4BA4"/>
    <w:rsid w:val="00FA4F92"/>
    <w:rsid w:val="00FA593C"/>
    <w:rsid w:val="00FA61BD"/>
    <w:rsid w:val="00FA6D3A"/>
    <w:rsid w:val="00FA75F2"/>
    <w:rsid w:val="00FA77A3"/>
    <w:rsid w:val="00FA7810"/>
    <w:rsid w:val="00FB0096"/>
    <w:rsid w:val="00FB05CF"/>
    <w:rsid w:val="00FB3177"/>
    <w:rsid w:val="00FB474C"/>
    <w:rsid w:val="00FB50CE"/>
    <w:rsid w:val="00FB6040"/>
    <w:rsid w:val="00FB635D"/>
    <w:rsid w:val="00FB74D4"/>
    <w:rsid w:val="00FB7655"/>
    <w:rsid w:val="00FB769B"/>
    <w:rsid w:val="00FB7EF4"/>
    <w:rsid w:val="00FC04B4"/>
    <w:rsid w:val="00FC0D55"/>
    <w:rsid w:val="00FC44F1"/>
    <w:rsid w:val="00FC465D"/>
    <w:rsid w:val="00FC4EF3"/>
    <w:rsid w:val="00FC5056"/>
    <w:rsid w:val="00FC53BF"/>
    <w:rsid w:val="00FC5BBB"/>
    <w:rsid w:val="00FC6A25"/>
    <w:rsid w:val="00FC7328"/>
    <w:rsid w:val="00FC7352"/>
    <w:rsid w:val="00FC7CFB"/>
    <w:rsid w:val="00FD0C00"/>
    <w:rsid w:val="00FD0DF4"/>
    <w:rsid w:val="00FD0E48"/>
    <w:rsid w:val="00FD10C8"/>
    <w:rsid w:val="00FD16A4"/>
    <w:rsid w:val="00FD17DC"/>
    <w:rsid w:val="00FD1A26"/>
    <w:rsid w:val="00FD1B1F"/>
    <w:rsid w:val="00FD2451"/>
    <w:rsid w:val="00FD25E6"/>
    <w:rsid w:val="00FD28F5"/>
    <w:rsid w:val="00FD33DB"/>
    <w:rsid w:val="00FD3545"/>
    <w:rsid w:val="00FD3894"/>
    <w:rsid w:val="00FD3A99"/>
    <w:rsid w:val="00FD3BFC"/>
    <w:rsid w:val="00FD40FA"/>
    <w:rsid w:val="00FD4792"/>
    <w:rsid w:val="00FD5ECF"/>
    <w:rsid w:val="00FD6E61"/>
    <w:rsid w:val="00FD7308"/>
    <w:rsid w:val="00FD7BB6"/>
    <w:rsid w:val="00FE04F5"/>
    <w:rsid w:val="00FE05DF"/>
    <w:rsid w:val="00FE07CF"/>
    <w:rsid w:val="00FE19D7"/>
    <w:rsid w:val="00FE2469"/>
    <w:rsid w:val="00FE27F3"/>
    <w:rsid w:val="00FE3031"/>
    <w:rsid w:val="00FE32EC"/>
    <w:rsid w:val="00FE3615"/>
    <w:rsid w:val="00FE3CBB"/>
    <w:rsid w:val="00FE4342"/>
    <w:rsid w:val="00FE549A"/>
    <w:rsid w:val="00FE6A71"/>
    <w:rsid w:val="00FE6C5C"/>
    <w:rsid w:val="00FE6DD3"/>
    <w:rsid w:val="00FE7097"/>
    <w:rsid w:val="00FE7139"/>
    <w:rsid w:val="00FE72E9"/>
    <w:rsid w:val="00FE78D7"/>
    <w:rsid w:val="00FE7EFB"/>
    <w:rsid w:val="00FF09BD"/>
    <w:rsid w:val="00FF0BFD"/>
    <w:rsid w:val="00FF0E1F"/>
    <w:rsid w:val="00FF0FCB"/>
    <w:rsid w:val="00FF12DE"/>
    <w:rsid w:val="00FF14A7"/>
    <w:rsid w:val="00FF1C51"/>
    <w:rsid w:val="00FF356D"/>
    <w:rsid w:val="00FF37D1"/>
    <w:rsid w:val="00FF3D46"/>
    <w:rsid w:val="00FF4F8D"/>
    <w:rsid w:val="00FF5206"/>
    <w:rsid w:val="00FF5974"/>
    <w:rsid w:val="00FF75EA"/>
    <w:rsid w:val="00FF794D"/>
    <w:rsid w:val="00FF7B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CF4C89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Helvetica" w:eastAsia="ＭＳ 明朝" w:hAnsi="Helvetica" w:cs="Helvetica"/>
        <w:kern w:val="2"/>
        <w:sz w:val="21"/>
        <w:szCs w:val="21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1422B"/>
    <w:rPr>
      <w:rFonts w:ascii="Times New Roman" w:hAnsi="Times New Roman" w:cs="Times New Roman"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93CAF"/>
    <w:pPr>
      <w:widowControl w:val="0"/>
      <w:tabs>
        <w:tab w:val="center" w:pos="4252"/>
        <w:tab w:val="right" w:pos="8504"/>
      </w:tabs>
      <w:snapToGrid w:val="0"/>
      <w:jc w:val="both"/>
    </w:pPr>
    <w:rPr>
      <w:rFonts w:ascii="Helvetica" w:hAnsi="Helvetica" w:cs="Helvetica"/>
      <w:kern w:val="2"/>
      <w:sz w:val="21"/>
      <w:szCs w:val="21"/>
    </w:rPr>
  </w:style>
  <w:style w:type="character" w:customStyle="1" w:styleId="a4">
    <w:name w:val="ヘッダー (文字)"/>
    <w:basedOn w:val="a0"/>
    <w:link w:val="a3"/>
    <w:uiPriority w:val="99"/>
    <w:rsid w:val="00F93CAF"/>
  </w:style>
  <w:style w:type="paragraph" w:styleId="a5">
    <w:name w:val="footer"/>
    <w:basedOn w:val="a"/>
    <w:link w:val="a6"/>
    <w:uiPriority w:val="99"/>
    <w:unhideWhenUsed/>
    <w:rsid w:val="00F93CAF"/>
    <w:pPr>
      <w:widowControl w:val="0"/>
      <w:tabs>
        <w:tab w:val="center" w:pos="4252"/>
        <w:tab w:val="right" w:pos="8504"/>
      </w:tabs>
      <w:snapToGrid w:val="0"/>
      <w:jc w:val="both"/>
    </w:pPr>
    <w:rPr>
      <w:rFonts w:ascii="Helvetica" w:hAnsi="Helvetica" w:cs="Helvetica"/>
      <w:kern w:val="2"/>
      <w:sz w:val="21"/>
      <w:szCs w:val="21"/>
    </w:rPr>
  </w:style>
  <w:style w:type="character" w:customStyle="1" w:styleId="a6">
    <w:name w:val="フッター (文字)"/>
    <w:basedOn w:val="a0"/>
    <w:link w:val="a5"/>
    <w:uiPriority w:val="99"/>
    <w:rsid w:val="00F93CAF"/>
  </w:style>
  <w:style w:type="paragraph" w:styleId="a7">
    <w:name w:val="Balloon Text"/>
    <w:basedOn w:val="a"/>
    <w:link w:val="a8"/>
    <w:uiPriority w:val="99"/>
    <w:semiHidden/>
    <w:unhideWhenUsed/>
    <w:rsid w:val="00F93CAF"/>
    <w:pPr>
      <w:widowControl w:val="0"/>
      <w:jc w:val="both"/>
    </w:pPr>
    <w:rPr>
      <w:rFonts w:asciiTheme="majorHAnsi" w:eastAsiaTheme="majorEastAsia" w:hAnsiTheme="majorHAnsi" w:cstheme="majorBidi"/>
      <w:kern w:val="2"/>
      <w:sz w:val="18"/>
      <w:szCs w:val="18"/>
    </w:rPr>
  </w:style>
  <w:style w:type="character" w:customStyle="1" w:styleId="a8">
    <w:name w:val="吹き出し (文字)"/>
    <w:basedOn w:val="a0"/>
    <w:link w:val="a7"/>
    <w:uiPriority w:val="99"/>
    <w:semiHidden/>
    <w:rsid w:val="00F93CAF"/>
    <w:rPr>
      <w:rFonts w:asciiTheme="majorHAnsi" w:eastAsiaTheme="majorEastAsia" w:hAnsiTheme="majorHAnsi" w:cstheme="majorBidi"/>
      <w:sz w:val="18"/>
      <w:szCs w:val="18"/>
    </w:rPr>
  </w:style>
  <w:style w:type="character" w:styleId="a9">
    <w:name w:val="annotation reference"/>
    <w:basedOn w:val="a0"/>
    <w:uiPriority w:val="99"/>
    <w:semiHidden/>
    <w:unhideWhenUsed/>
    <w:rsid w:val="00E12684"/>
    <w:rPr>
      <w:sz w:val="16"/>
      <w:szCs w:val="16"/>
    </w:rPr>
  </w:style>
  <w:style w:type="paragraph" w:styleId="aa">
    <w:name w:val="annotation text"/>
    <w:basedOn w:val="a"/>
    <w:link w:val="ab"/>
    <w:uiPriority w:val="99"/>
    <w:unhideWhenUsed/>
    <w:rsid w:val="00E12684"/>
    <w:pPr>
      <w:widowControl w:val="0"/>
      <w:jc w:val="both"/>
    </w:pPr>
    <w:rPr>
      <w:rFonts w:ascii="Helvetica" w:hAnsi="Helvetica" w:cs="Helvetica"/>
      <w:kern w:val="2"/>
      <w:sz w:val="20"/>
      <w:szCs w:val="20"/>
    </w:rPr>
  </w:style>
  <w:style w:type="character" w:customStyle="1" w:styleId="ab">
    <w:name w:val="コメント文字列 (文字)"/>
    <w:basedOn w:val="a0"/>
    <w:link w:val="aa"/>
    <w:uiPriority w:val="99"/>
    <w:rsid w:val="00E12684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12684"/>
    <w:rPr>
      <w:b/>
      <w:bCs/>
    </w:rPr>
  </w:style>
  <w:style w:type="character" w:customStyle="1" w:styleId="ad">
    <w:name w:val="コメント内容 (文字)"/>
    <w:basedOn w:val="ab"/>
    <w:link w:val="ac"/>
    <w:uiPriority w:val="99"/>
    <w:semiHidden/>
    <w:rsid w:val="00E12684"/>
    <w:rPr>
      <w:b/>
      <w:bCs/>
      <w:sz w:val="20"/>
      <w:szCs w:val="20"/>
    </w:rPr>
  </w:style>
  <w:style w:type="character" w:styleId="ae">
    <w:name w:val="Hyperlink"/>
    <w:basedOn w:val="a0"/>
    <w:uiPriority w:val="99"/>
    <w:unhideWhenUsed/>
    <w:rsid w:val="000B1082"/>
    <w:rPr>
      <w:color w:val="0000FF" w:themeColor="hyperlink"/>
      <w:u w:val="single"/>
    </w:rPr>
  </w:style>
  <w:style w:type="paragraph" w:styleId="af">
    <w:name w:val="List Paragraph"/>
    <w:basedOn w:val="a"/>
    <w:uiPriority w:val="34"/>
    <w:qFormat/>
    <w:rsid w:val="00E32A87"/>
    <w:pPr>
      <w:widowControl w:val="0"/>
      <w:ind w:leftChars="400" w:left="960"/>
      <w:jc w:val="both"/>
    </w:pPr>
    <w:rPr>
      <w:rFonts w:ascii="Helvetica" w:hAnsi="Helvetica" w:cs="Helvetica"/>
      <w:kern w:val="2"/>
      <w:sz w:val="21"/>
      <w:szCs w:val="21"/>
    </w:rPr>
  </w:style>
  <w:style w:type="paragraph" w:customStyle="1" w:styleId="EndNoteBibliographyTitle">
    <w:name w:val="EndNote Bibliography Title"/>
    <w:basedOn w:val="a"/>
    <w:rsid w:val="00080D04"/>
    <w:pPr>
      <w:jc w:val="center"/>
    </w:pPr>
    <w:rPr>
      <w:rFonts w:ascii="Helvetica" w:hAnsi="Helvetica"/>
      <w:sz w:val="20"/>
    </w:rPr>
  </w:style>
  <w:style w:type="paragraph" w:customStyle="1" w:styleId="EndNoteBibliography">
    <w:name w:val="EndNote Bibliography"/>
    <w:basedOn w:val="a"/>
    <w:rsid w:val="00080D04"/>
    <w:rPr>
      <w:rFonts w:ascii="Helvetica" w:hAnsi="Helvetica"/>
      <w:sz w:val="20"/>
    </w:rPr>
  </w:style>
  <w:style w:type="paragraph" w:styleId="Web">
    <w:name w:val="Normal (Web)"/>
    <w:basedOn w:val="a"/>
    <w:uiPriority w:val="99"/>
    <w:semiHidden/>
    <w:unhideWhenUsed/>
    <w:rsid w:val="00DE4B80"/>
    <w:pPr>
      <w:spacing w:before="100" w:beforeAutospacing="1" w:after="100" w:afterAutospacing="1"/>
    </w:pPr>
    <w:rPr>
      <w:rFonts w:eastAsiaTheme="minorEastAsia"/>
    </w:rPr>
  </w:style>
  <w:style w:type="character" w:customStyle="1" w:styleId="1">
    <w:name w:val="未解決のメンション1"/>
    <w:basedOn w:val="a0"/>
    <w:uiPriority w:val="99"/>
    <w:unhideWhenUsed/>
    <w:rsid w:val="00296957"/>
    <w:rPr>
      <w:color w:val="605E5C"/>
      <w:shd w:val="clear" w:color="auto" w:fill="E1DFDD"/>
    </w:rPr>
  </w:style>
  <w:style w:type="character" w:styleId="af0">
    <w:name w:val="line number"/>
    <w:basedOn w:val="a0"/>
    <w:uiPriority w:val="99"/>
    <w:semiHidden/>
    <w:unhideWhenUsed/>
    <w:rsid w:val="00F15F78"/>
  </w:style>
  <w:style w:type="character" w:customStyle="1" w:styleId="2">
    <w:name w:val="未解決のメンション2"/>
    <w:basedOn w:val="a0"/>
    <w:uiPriority w:val="99"/>
    <w:semiHidden/>
    <w:unhideWhenUsed/>
    <w:rsid w:val="00513984"/>
    <w:rPr>
      <w:color w:val="605E5C"/>
      <w:shd w:val="clear" w:color="auto" w:fill="E1DFDD"/>
    </w:rPr>
  </w:style>
  <w:style w:type="paragraph" w:styleId="af1">
    <w:name w:val="Revision"/>
    <w:hidden/>
    <w:uiPriority w:val="99"/>
    <w:semiHidden/>
    <w:rsid w:val="001232FF"/>
    <w:rPr>
      <w:rFonts w:ascii="Times New Roman" w:hAnsi="Times New Roman" w:cs="Times New Roman"/>
      <w:kern w:val="0"/>
      <w:sz w:val="24"/>
      <w:szCs w:val="24"/>
      <w:lang w:val="en-GB"/>
    </w:rPr>
  </w:style>
  <w:style w:type="character" w:customStyle="1" w:styleId="3">
    <w:name w:val="未解決のメンション3"/>
    <w:basedOn w:val="a0"/>
    <w:uiPriority w:val="99"/>
    <w:semiHidden/>
    <w:unhideWhenUsed/>
    <w:rsid w:val="006F376A"/>
    <w:rPr>
      <w:color w:val="605E5C"/>
      <w:shd w:val="clear" w:color="auto" w:fill="E1DFDD"/>
    </w:rPr>
  </w:style>
  <w:style w:type="character" w:customStyle="1" w:styleId="4">
    <w:name w:val="未解決のメンション4"/>
    <w:basedOn w:val="a0"/>
    <w:uiPriority w:val="99"/>
    <w:semiHidden/>
    <w:unhideWhenUsed/>
    <w:rsid w:val="00403D8B"/>
    <w:rPr>
      <w:color w:val="605E5C"/>
      <w:shd w:val="clear" w:color="auto" w:fill="E1DFDD"/>
    </w:rPr>
  </w:style>
  <w:style w:type="character" w:styleId="af2">
    <w:name w:val="FollowedHyperlink"/>
    <w:basedOn w:val="a0"/>
    <w:uiPriority w:val="99"/>
    <w:semiHidden/>
    <w:unhideWhenUsed/>
    <w:rsid w:val="00403D8B"/>
    <w:rPr>
      <w:color w:val="800080" w:themeColor="followedHyperlink"/>
      <w:u w:val="single"/>
    </w:rPr>
  </w:style>
  <w:style w:type="character" w:customStyle="1" w:styleId="5">
    <w:name w:val="未解決のメンション5"/>
    <w:basedOn w:val="a0"/>
    <w:uiPriority w:val="99"/>
    <w:semiHidden/>
    <w:unhideWhenUsed/>
    <w:rsid w:val="00403D8B"/>
    <w:rPr>
      <w:color w:val="605E5C"/>
      <w:shd w:val="clear" w:color="auto" w:fill="E1DFDD"/>
    </w:rPr>
  </w:style>
  <w:style w:type="paragraph" w:styleId="af3">
    <w:name w:val="No Spacing"/>
    <w:uiPriority w:val="1"/>
    <w:qFormat/>
    <w:rsid w:val="00403D8B"/>
    <w:rPr>
      <w:rFonts w:ascii="Times New Roman" w:hAnsi="Times New Roman" w:cs="Times New Roman"/>
      <w:kern w:val="0"/>
      <w:sz w:val="24"/>
      <w:szCs w:val="24"/>
    </w:rPr>
  </w:style>
  <w:style w:type="character" w:styleId="af4">
    <w:name w:val="Unresolved Mention"/>
    <w:basedOn w:val="a0"/>
    <w:uiPriority w:val="99"/>
    <w:semiHidden/>
    <w:unhideWhenUsed/>
    <w:rsid w:val="00403D8B"/>
    <w:rPr>
      <w:color w:val="605E5C"/>
      <w:shd w:val="clear" w:color="auto" w:fill="E1DFDD"/>
    </w:rPr>
  </w:style>
  <w:style w:type="character" w:customStyle="1" w:styleId="6">
    <w:name w:val="未解決のメンション6"/>
    <w:basedOn w:val="a0"/>
    <w:uiPriority w:val="99"/>
    <w:semiHidden/>
    <w:unhideWhenUsed/>
    <w:rsid w:val="00AA088F"/>
    <w:rPr>
      <w:color w:val="605E5C"/>
      <w:shd w:val="clear" w:color="auto" w:fill="E1DFDD"/>
    </w:rPr>
  </w:style>
  <w:style w:type="table" w:styleId="af5">
    <w:name w:val="Table Grid"/>
    <w:basedOn w:val="a1"/>
    <w:uiPriority w:val="59"/>
    <w:rsid w:val="00FF3D4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A4CEC"/>
    <w:pPr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</w:rPr>
  </w:style>
  <w:style w:type="paragraph" w:styleId="af6">
    <w:name w:val="endnote text"/>
    <w:basedOn w:val="a"/>
    <w:link w:val="af7"/>
    <w:uiPriority w:val="99"/>
    <w:semiHidden/>
    <w:unhideWhenUsed/>
    <w:rsid w:val="004D256A"/>
    <w:pPr>
      <w:snapToGrid w:val="0"/>
    </w:pPr>
    <w:rPr>
      <w:lang w:val="en-GB"/>
    </w:rPr>
  </w:style>
  <w:style w:type="character" w:customStyle="1" w:styleId="af7">
    <w:name w:val="文末脚注文字列 (文字)"/>
    <w:basedOn w:val="a0"/>
    <w:link w:val="af6"/>
    <w:uiPriority w:val="99"/>
    <w:semiHidden/>
    <w:rsid w:val="004D256A"/>
    <w:rPr>
      <w:rFonts w:ascii="Times New Roman" w:hAnsi="Times New Roman" w:cs="Times New Roman"/>
      <w:kern w:val="0"/>
      <w:sz w:val="24"/>
      <w:szCs w:val="24"/>
      <w:lang w:val="en-GB"/>
    </w:rPr>
  </w:style>
  <w:style w:type="character" w:styleId="af8">
    <w:name w:val="endnote reference"/>
    <w:basedOn w:val="a0"/>
    <w:uiPriority w:val="99"/>
    <w:semiHidden/>
    <w:unhideWhenUsed/>
    <w:rsid w:val="004D256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212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avid.ncifcrf.gov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081B660-7673-4EC0-8D3B-03FFDE51327A}">
  <we:reference id="wa200005983" version="1.1.0.0" store="ja-JP" storeType="OMEX"/>
  <we:alternateReferences>
    <we:reference id="WA200005983" version="1.1.0.0" store="WA200005983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36F9E0-5C6E-40ED-A70D-9A8C90F7C1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28</Words>
  <Characters>2445</Characters>
  <Application>Microsoft Office Word</Application>
  <DocSecurity>0</DocSecurity>
  <Lines>20</Lines>
  <Paragraphs>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3-11-27T23:36:00Z</dcterms:created>
  <dcterms:modified xsi:type="dcterms:W3CDTF">2025-09-25T05:43:00Z</dcterms:modified>
</cp:coreProperties>
</file>